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AD111E5" w14:textId="2F4EBCDF" w:rsidR="00755EDD" w:rsidRDefault="00755EDD" w:rsidP="00755EDD">
      <w:r>
        <w:t>Supplementary Data S1</w:t>
      </w:r>
    </w:p>
    <w:p w14:paraId="5542A90D" w14:textId="34D11E87" w:rsidR="00755EDD" w:rsidRPr="00F37FB2" w:rsidRDefault="00755EDD" w:rsidP="00755EDD">
      <w:pPr>
        <w:rPr>
          <w:b/>
        </w:rPr>
      </w:pPr>
      <w:r w:rsidRPr="00F37FB2">
        <w:rPr>
          <w:b/>
        </w:rPr>
        <w:t>S1. System requirement</w:t>
      </w:r>
    </w:p>
    <w:p w14:paraId="795C3EAC" w14:textId="26CEAE2E" w:rsidR="00755EDD" w:rsidRDefault="00755EDD" w:rsidP="00755EDD">
      <w:pPr>
        <w:ind w:firstLine="360"/>
      </w:pPr>
      <w:r>
        <w:t>OS: Linux or UNIX for S2, no specific requirement for S3</w:t>
      </w:r>
    </w:p>
    <w:p w14:paraId="62DD3C5A" w14:textId="1B4E0249" w:rsidR="00755EDD" w:rsidRDefault="00755EDD" w:rsidP="00755EDD">
      <w:pPr>
        <w:ind w:left="360"/>
      </w:pPr>
      <w:r>
        <w:t>Software packages: Fastqc (v 0.11.4), Stacks (v .1.44), FastX ( v.0.0.14), Flash (v.1.2.11), bowtie2 (v.2.2.9), samtools (v.1.3.1),  picard (v.2.4.1), GATK (v3.4.0), perl (v.5.20.1), Python (v.3.5.1 or higher)</w:t>
      </w:r>
    </w:p>
    <w:p w14:paraId="5C6129E0" w14:textId="3DEFB20F" w:rsidR="00755EDD" w:rsidRDefault="00755EDD" w:rsidP="00755EDD">
      <w:pPr>
        <w:ind w:left="360"/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630CDE82" wp14:editId="030D5E29">
                <wp:simplePos x="0" y="0"/>
                <wp:positionH relativeFrom="margin">
                  <wp:align>right</wp:align>
                </wp:positionH>
                <wp:positionV relativeFrom="margin">
                  <wp:posOffset>1809750</wp:posOffset>
                </wp:positionV>
                <wp:extent cx="5695950" cy="5991225"/>
                <wp:effectExtent l="0" t="0" r="19050" b="28575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95950" cy="5991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BCDE44" w14:textId="2EE0C051" w:rsidR="00F133FA" w:rsidRDefault="00F133FA" w:rsidP="00F133FA">
                            <w:pPr>
                              <w:spacing w:after="60"/>
                            </w:pPr>
                            <w:r>
                              <w:t>To test the pipeline</w:t>
                            </w:r>
                            <w:r>
                              <w:t xml:space="preserve"> </w:t>
                            </w:r>
                            <w:r>
                              <w:t>(using demo files)</w:t>
                            </w:r>
                            <w:r>
                              <w:t>, the following software is needed</w:t>
                            </w:r>
                            <w:r>
                              <w:t>:</w:t>
                            </w:r>
                          </w:p>
                          <w:p w14:paraId="196F587F" w14:textId="77777777" w:rsidR="00F133FA" w:rsidRDefault="00F133FA" w:rsidP="00223321">
                            <w:pPr>
                              <w:spacing w:after="120"/>
                            </w:pPr>
                            <w:r w:rsidRPr="00701F8A">
                              <w:rPr>
                                <w:b/>
                              </w:rPr>
                              <w:t>Operation system:</w:t>
                            </w:r>
                            <w:r>
                              <w:t xml:space="preserve"> Ubuntu or other Linux system, Ubuntu 16.04 LTS is used here.</w:t>
                            </w:r>
                          </w:p>
                          <w:p w14:paraId="5FA2BCC1" w14:textId="049BE89F" w:rsidR="00F133FA" w:rsidRPr="00701F8A" w:rsidRDefault="00F133FA" w:rsidP="00223321">
                            <w:pPr>
                              <w:spacing w:after="120"/>
                              <w:rPr>
                                <w:b/>
                              </w:rPr>
                            </w:pPr>
                            <w:r w:rsidRPr="00701F8A">
                              <w:rPr>
                                <w:b/>
                              </w:rPr>
                              <w:t xml:space="preserve">Software </w:t>
                            </w:r>
                            <w:r>
                              <w:rPr>
                                <w:b/>
                              </w:rPr>
                              <w:t>installation</w:t>
                            </w:r>
                            <w:r w:rsidRPr="00701F8A">
                              <w:rPr>
                                <w:b/>
                              </w:rPr>
                              <w:t>:</w:t>
                            </w:r>
                          </w:p>
                          <w:p w14:paraId="01300FEF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>Install python:</w:t>
                            </w:r>
                          </w:p>
                          <w:p w14:paraId="2BDFF2CE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update</w:t>
                            </w:r>
                          </w:p>
                          <w:p w14:paraId="49729E68" w14:textId="77777777" w:rsidR="00F133FA" w:rsidRDefault="00F133FA" w:rsidP="00223321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install python3.6</w:t>
                            </w:r>
                          </w:p>
                          <w:p w14:paraId="570EA81F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>Install perl</w:t>
                            </w:r>
                          </w:p>
                          <w:p w14:paraId="6854A392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update</w:t>
                            </w:r>
                          </w:p>
                          <w:p w14:paraId="121410FA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upgrade</w:t>
                            </w:r>
                          </w:p>
                          <w:p w14:paraId="26DC00BE" w14:textId="77777777" w:rsidR="00F133FA" w:rsidRPr="004D48ED" w:rsidRDefault="00F133FA" w:rsidP="00223321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install -y perl</w:t>
                            </w:r>
                          </w:p>
                          <w:p w14:paraId="06B1C126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>Install fastqc package:</w:t>
                            </w:r>
                          </w:p>
                          <w:p w14:paraId="6C4B7085" w14:textId="77777777" w:rsidR="00F133FA" w:rsidRDefault="00F133FA" w:rsidP="00223321">
                            <w:pPr>
                              <w:spacing w:after="120"/>
                            </w:pPr>
                            <w:r>
                              <w:t xml:space="preserve">Download fastqc from </w:t>
                            </w:r>
                            <w:hyperlink r:id="rId6" w:history="1">
                              <w:r w:rsidRPr="00987A25">
                                <w:rPr>
                                  <w:rStyle w:val="Hyperlink"/>
                                </w:rPr>
                                <w:t>http://www.bioinformatics.babraham.ac.uk/projects/fastqc/</w:t>
                              </w:r>
                            </w:hyperlink>
                            <w:r>
                              <w:t>.</w:t>
                            </w:r>
                          </w:p>
                          <w:p w14:paraId="2528947B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>Switch to fastqc directory, do</w:t>
                            </w:r>
                          </w:p>
                          <w:p w14:paraId="20D4F765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chmod +x fastqc</w:t>
                            </w:r>
                          </w:p>
                          <w:p w14:paraId="2523A6D3" w14:textId="77777777" w:rsidR="00F133FA" w:rsidRPr="004D48ED" w:rsidRDefault="00F133FA" w:rsidP="00223321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ln -s PWD_to_FastQC/fastqc /usr/local/bin/fastqc</w:t>
                            </w:r>
                          </w:p>
                          <w:p w14:paraId="6480D109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>Install fastx package:</w:t>
                            </w:r>
                          </w:p>
                          <w:p w14:paraId="3CE0340A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 xml:space="preserve">Download fastx from </w:t>
                            </w:r>
                            <w:hyperlink r:id="rId7" w:history="1">
                              <w:r w:rsidRPr="00987A25">
                                <w:rPr>
                                  <w:rStyle w:val="Hyperlink"/>
                                </w:rPr>
                                <w:t>https://www.starnet.com/fastx/</w:t>
                              </w:r>
                            </w:hyperlink>
                          </w:p>
                          <w:p w14:paraId="00394172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install alien</w:t>
                            </w:r>
                          </w:p>
                          <w:p w14:paraId="2F9075C7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lien --install --scripts StarNetFastX2-*.rpm</w:t>
                            </w:r>
                          </w:p>
                          <w:p w14:paraId="54031215" w14:textId="77777777" w:rsidR="00F133FA" w:rsidRPr="004D48ED" w:rsidRDefault="00F133FA" w:rsidP="00223321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/usr/lib/fastx2/install.sh</w:t>
                            </w:r>
                          </w:p>
                          <w:p w14:paraId="7BDFAB35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>Install stacks:</w:t>
                            </w:r>
                          </w:p>
                          <w:p w14:paraId="4EB7FF13" w14:textId="77777777" w:rsidR="00F133FA" w:rsidRDefault="00F133FA" w:rsidP="00223321">
                            <w:pPr>
                              <w:spacing w:after="120"/>
                              <w:contextualSpacing/>
                            </w:pPr>
                            <w:r>
                              <w:t xml:space="preserve">Download stacks from </w:t>
                            </w:r>
                            <w:hyperlink r:id="rId8" w:history="1">
                              <w:r w:rsidRPr="00987A25">
                                <w:rPr>
                                  <w:rStyle w:val="Hyperlink"/>
                                </w:rPr>
                                <w:t>http://catchenlab.life.illinois.edu/stacks/</w:t>
                              </w:r>
                            </w:hyperlink>
                          </w:p>
                          <w:p w14:paraId="03C14842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tar xfvz stacks-2.xx.tar.gz</w:t>
                            </w:r>
                          </w:p>
                          <w:p w14:paraId="28FDC2FA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cd stacks-2.xx</w:t>
                            </w:r>
                          </w:p>
                          <w:p w14:paraId="2A2DB0BC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./configure</w:t>
                            </w:r>
                          </w:p>
                          <w:p w14:paraId="35E1F3D0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ake</w:t>
                            </w:r>
                          </w:p>
                          <w:p w14:paraId="38535266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make install</w:t>
                            </w:r>
                          </w:p>
                          <w:p w14:paraId="6F8CD2BE" w14:textId="77777777" w:rsidR="00F133FA" w:rsidRPr="004D48ED" w:rsidRDefault="00F133FA" w:rsidP="00223321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./configure --prefix=/home/local/bin</w:t>
                            </w:r>
                          </w:p>
                          <w:p w14:paraId="087DAC00" w14:textId="77777777" w:rsidR="00F133FA" w:rsidRPr="004D48ED" w:rsidRDefault="00F133FA" w:rsidP="00223321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ake -j 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630CDE82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97.3pt;margin-top:142.5pt;width:448.5pt;height:471.75pt;z-index:251684864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margin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">
                <v:textbox>
                  <w:txbxContent>
                    <w:p w14:paraId="21BCDE44" w14:textId="2EE0C051" w:rsidR="00F133FA" w:rsidRDefault="00F133FA" w:rsidP="00F133FA">
                      <w:pPr>
                        <w:spacing w:after="60"/>
                      </w:pPr>
                      <w:r>
                        <w:t>To test the pipeline</w:t>
                      </w:r>
                      <w:r>
                        <w:t xml:space="preserve"> </w:t>
                      </w:r>
                      <w:r>
                        <w:t>(using demo files)</w:t>
                      </w:r>
                      <w:r>
                        <w:t>, the following software is needed</w:t>
                      </w:r>
                      <w:r>
                        <w:t>:</w:t>
                      </w:r>
                    </w:p>
                    <w:p w14:paraId="196F587F" w14:textId="77777777" w:rsidR="00F133FA" w:rsidRDefault="00F133FA" w:rsidP="00223321">
                      <w:pPr>
                        <w:spacing w:after="120"/>
                      </w:pPr>
                      <w:r w:rsidRPr="00701F8A">
                        <w:rPr>
                          <w:b/>
                        </w:rPr>
                        <w:t>Operation system:</w:t>
                      </w:r>
                      <w:r>
                        <w:t xml:space="preserve"> Ubuntu or other Linux system, Ubuntu 16.04 LTS is used here.</w:t>
                      </w:r>
                    </w:p>
                    <w:p w14:paraId="5FA2BCC1" w14:textId="049BE89F" w:rsidR="00F133FA" w:rsidRPr="00701F8A" w:rsidRDefault="00F133FA" w:rsidP="00223321">
                      <w:pPr>
                        <w:spacing w:after="120"/>
                        <w:rPr>
                          <w:b/>
                        </w:rPr>
                      </w:pPr>
                      <w:r w:rsidRPr="00701F8A">
                        <w:rPr>
                          <w:b/>
                        </w:rPr>
                        <w:t xml:space="preserve">Software </w:t>
                      </w:r>
                      <w:r>
                        <w:rPr>
                          <w:b/>
                        </w:rPr>
                        <w:t>installation</w:t>
                      </w:r>
                      <w:r w:rsidRPr="00701F8A">
                        <w:rPr>
                          <w:b/>
                        </w:rPr>
                        <w:t>:</w:t>
                      </w:r>
                    </w:p>
                    <w:p w14:paraId="01300FEF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>Install python:</w:t>
                      </w:r>
                    </w:p>
                    <w:p w14:paraId="2BDFF2CE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update</w:t>
                      </w:r>
                    </w:p>
                    <w:p w14:paraId="49729E68" w14:textId="77777777" w:rsidR="00F133FA" w:rsidRDefault="00F133FA" w:rsidP="00223321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install python3.6</w:t>
                      </w:r>
                    </w:p>
                    <w:p w14:paraId="570EA81F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>Install perl</w:t>
                      </w:r>
                    </w:p>
                    <w:p w14:paraId="6854A392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update</w:t>
                      </w:r>
                    </w:p>
                    <w:p w14:paraId="121410FA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upgrade</w:t>
                      </w:r>
                    </w:p>
                    <w:p w14:paraId="26DC00BE" w14:textId="77777777" w:rsidR="00F133FA" w:rsidRPr="004D48ED" w:rsidRDefault="00F133FA" w:rsidP="00223321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install -y perl</w:t>
                      </w:r>
                    </w:p>
                    <w:p w14:paraId="06B1C126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>Install fastqc package:</w:t>
                      </w:r>
                    </w:p>
                    <w:p w14:paraId="6C4B7085" w14:textId="77777777" w:rsidR="00F133FA" w:rsidRDefault="00F133FA" w:rsidP="00223321">
                      <w:pPr>
                        <w:spacing w:after="120"/>
                      </w:pPr>
                      <w:r>
                        <w:t xml:space="preserve">Download fastqc from </w:t>
                      </w:r>
                      <w:hyperlink r:id="rId9" w:history="1">
                        <w:r w:rsidRPr="00987A25">
                          <w:rPr>
                            <w:rStyle w:val="Hyperlink"/>
                          </w:rPr>
                          <w:t>http://www.bioinformatics.babraham.ac.uk/projects/fastqc/</w:t>
                        </w:r>
                      </w:hyperlink>
                      <w:r>
                        <w:t>.</w:t>
                      </w:r>
                    </w:p>
                    <w:p w14:paraId="2528947B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>Switch to fastqc directory, do</w:t>
                      </w:r>
                    </w:p>
                    <w:p w14:paraId="20D4F765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chmod +x fastqc</w:t>
                      </w:r>
                    </w:p>
                    <w:p w14:paraId="2523A6D3" w14:textId="77777777" w:rsidR="00F133FA" w:rsidRPr="004D48ED" w:rsidRDefault="00F133FA" w:rsidP="00223321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ln -s PWD_to_FastQC/fastqc /usr/local/bin/fastqc</w:t>
                      </w:r>
                    </w:p>
                    <w:p w14:paraId="6480D109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>Install fastx package:</w:t>
                      </w:r>
                    </w:p>
                    <w:p w14:paraId="3CE0340A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 xml:space="preserve">Download fastx from </w:t>
                      </w:r>
                      <w:hyperlink r:id="rId10" w:history="1">
                        <w:r w:rsidRPr="00987A25">
                          <w:rPr>
                            <w:rStyle w:val="Hyperlink"/>
                          </w:rPr>
                          <w:t>https://www.starnet.com/fastx/</w:t>
                        </w:r>
                      </w:hyperlink>
                    </w:p>
                    <w:p w14:paraId="00394172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install alien</w:t>
                      </w:r>
                    </w:p>
                    <w:p w14:paraId="2F9075C7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lien --install --scripts StarNetFastX2-*.rpm</w:t>
                      </w:r>
                    </w:p>
                    <w:p w14:paraId="54031215" w14:textId="77777777" w:rsidR="00F133FA" w:rsidRPr="004D48ED" w:rsidRDefault="00F133FA" w:rsidP="00223321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/usr/lib/fastx2/install.sh</w:t>
                      </w:r>
                    </w:p>
                    <w:p w14:paraId="7BDFAB35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>Install stacks:</w:t>
                      </w:r>
                    </w:p>
                    <w:p w14:paraId="4EB7FF13" w14:textId="77777777" w:rsidR="00F133FA" w:rsidRDefault="00F133FA" w:rsidP="00223321">
                      <w:pPr>
                        <w:spacing w:after="120"/>
                        <w:contextualSpacing/>
                      </w:pPr>
                      <w:r>
                        <w:t xml:space="preserve">Download stacks from </w:t>
                      </w:r>
                      <w:hyperlink r:id="rId11" w:history="1">
                        <w:r w:rsidRPr="00987A25">
                          <w:rPr>
                            <w:rStyle w:val="Hyperlink"/>
                          </w:rPr>
                          <w:t>http://catchenlab.life.illinois.edu/stacks/</w:t>
                        </w:r>
                      </w:hyperlink>
                    </w:p>
                    <w:p w14:paraId="03C14842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tar xfvz stacks-2.xx.tar.gz</w:t>
                      </w:r>
                    </w:p>
                    <w:p w14:paraId="28FDC2FA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cd stacks-2.xx</w:t>
                      </w:r>
                    </w:p>
                    <w:p w14:paraId="2A2DB0BC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./configure</w:t>
                      </w:r>
                    </w:p>
                    <w:p w14:paraId="35E1F3D0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ake</w:t>
                      </w:r>
                    </w:p>
                    <w:p w14:paraId="38535266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make install</w:t>
                      </w:r>
                    </w:p>
                    <w:p w14:paraId="6F8CD2BE" w14:textId="77777777" w:rsidR="00F133FA" w:rsidRPr="004D48ED" w:rsidRDefault="00F133FA" w:rsidP="00223321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./configure --prefix=/home/local/bin</w:t>
                      </w:r>
                    </w:p>
                    <w:p w14:paraId="087DAC00" w14:textId="77777777" w:rsidR="00F133FA" w:rsidRPr="004D48ED" w:rsidRDefault="00F133FA" w:rsidP="00223321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ake -j 8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>
        <w:t>Make sure the Python version is equal to or higher than v 3.0; codes are not compatible with any Python ver 2.x.x. Scripts work under Linux/UNIX/Windows/MacOS.</w:t>
      </w:r>
    </w:p>
    <w:p w14:paraId="407C396F" w14:textId="5231073E" w:rsidR="00B253C6" w:rsidRDefault="00B253C6" w:rsidP="00B253C6"/>
    <w:p w14:paraId="7A9A6BAC" w14:textId="3D113294" w:rsidR="00BF6557" w:rsidRDefault="00055A16" w:rsidP="00055A16">
      <w:r>
        <w:rPr>
          <w:noProof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505104F3" wp14:editId="790BD616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5695950" cy="3790950"/>
                <wp:effectExtent l="0" t="0" r="19050" b="19050"/>
                <wp:wrapSquare wrapText="bothSides"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95950" cy="3790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60B5B4" w14:textId="77777777" w:rsidR="00055A16" w:rsidRDefault="00055A16" w:rsidP="00055A16">
                            <w:pPr>
                              <w:spacing w:after="120"/>
                              <w:contextualSpacing/>
                            </w:pPr>
                            <w:r>
                              <w:t>Install flash</w:t>
                            </w:r>
                          </w:p>
                          <w:p w14:paraId="0D2773DD" w14:textId="77777777" w:rsidR="00055A16" w:rsidRDefault="00055A16" w:rsidP="00055A16">
                            <w:pPr>
                              <w:spacing w:after="120"/>
                            </w:pPr>
                            <w:r>
                              <w:t xml:space="preserve">Download FLASH from </w:t>
                            </w:r>
                            <w:hyperlink r:id="rId12" w:history="1">
                              <w:r w:rsidRPr="00987A25">
                                <w:rPr>
                                  <w:rStyle w:val="Hyperlink"/>
                                </w:rPr>
                                <w:t>http://ccb.jhu.edu/software/FLASH/FLASH-1.2.11-Linux-x86_64.tar.gz</w:t>
                              </w:r>
                            </w:hyperlink>
                            <w:r>
                              <w:t>, unzip it and add flash to PATH.</w:t>
                            </w:r>
                          </w:p>
                          <w:p w14:paraId="0A89CD6F" w14:textId="77777777" w:rsidR="00055A16" w:rsidRDefault="00055A16" w:rsidP="00055A16">
                            <w:pPr>
                              <w:spacing w:after="120"/>
                              <w:contextualSpacing/>
                            </w:pPr>
                            <w:r>
                              <w:t>Install Bowtie2</w:t>
                            </w:r>
                          </w:p>
                          <w:p w14:paraId="639AE128" w14:textId="77777777" w:rsidR="00055A16" w:rsidRPr="004D48ED" w:rsidRDefault="00055A16" w:rsidP="00055A16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update</w:t>
                            </w:r>
                          </w:p>
                          <w:p w14:paraId="47BCA076" w14:textId="77777777" w:rsidR="00055A16" w:rsidRPr="004D48ED" w:rsidRDefault="00055A16" w:rsidP="00055A16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install bowtie2</w:t>
                            </w:r>
                          </w:p>
                          <w:p w14:paraId="70C32F47" w14:textId="77777777" w:rsidR="00055A16" w:rsidRDefault="00055A16" w:rsidP="00055A16">
                            <w:pPr>
                              <w:spacing w:after="120"/>
                              <w:contextualSpacing/>
                            </w:pPr>
                            <w:r>
                              <w:t>Install samtools</w:t>
                            </w:r>
                          </w:p>
                          <w:p w14:paraId="0AF9BC78" w14:textId="77777777" w:rsidR="00055A16" w:rsidRPr="004D48ED" w:rsidRDefault="00055A16" w:rsidP="00055A16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wget https://github.com/samtools/samtools/releases/download/1.3.1/samtools-1.3.1.tar.bz2 -O samtools.tar.bz2</w:t>
                            </w:r>
                          </w:p>
                          <w:p w14:paraId="29BFFCDF" w14:textId="77777777" w:rsidR="00055A16" w:rsidRPr="004D48ED" w:rsidRDefault="00055A16" w:rsidP="00055A16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tar -xjvf samtools.tar.bz2</w:t>
                            </w:r>
                          </w:p>
                          <w:p w14:paraId="4554B01B" w14:textId="77777777" w:rsidR="00055A16" w:rsidRPr="004D48ED" w:rsidRDefault="00055A16" w:rsidP="00055A16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cd samtools-{version}</w:t>
                            </w:r>
                          </w:p>
                          <w:p w14:paraId="5CF4E562" w14:textId="77777777" w:rsidR="00055A16" w:rsidRPr="004D48ED" w:rsidRDefault="00055A16" w:rsidP="00055A16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ake</w:t>
                            </w:r>
                          </w:p>
                          <w:p w14:paraId="3A10B7D2" w14:textId="77777777" w:rsidR="00055A16" w:rsidRPr="004D48ED" w:rsidRDefault="00055A16" w:rsidP="00055A16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make prefix=/usr/local/bin install</w:t>
                            </w:r>
                          </w:p>
                          <w:p w14:paraId="024AE26D" w14:textId="77777777" w:rsidR="00055A16" w:rsidRDefault="00055A16" w:rsidP="00055A16">
                            <w:pPr>
                              <w:spacing w:after="120"/>
                              <w:contextualSpacing/>
                            </w:pPr>
                            <w:r>
                              <w:t>Install picard</w:t>
                            </w:r>
                          </w:p>
                          <w:p w14:paraId="0DDD30B7" w14:textId="77777777" w:rsidR="00055A16" w:rsidRPr="004D48ED" w:rsidRDefault="00055A16" w:rsidP="00055A16">
                            <w:pPr>
                              <w:spacing w:after="120"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sudo apt-get install picard</w:t>
                            </w:r>
                          </w:p>
                          <w:p w14:paraId="6B967CE5" w14:textId="77777777" w:rsidR="00055A16" w:rsidRDefault="00055A16" w:rsidP="00055A16">
                            <w:pPr>
                              <w:spacing w:after="0"/>
                              <w:contextualSpacing/>
                            </w:pPr>
                            <w:r>
                              <w:t>I</w:t>
                            </w:r>
                            <w:r>
                              <w:rPr>
                                <w:rFonts w:hint="eastAsia"/>
                              </w:rPr>
                              <w:t>nstall</w:t>
                            </w:r>
                            <w:r>
                              <w:t xml:space="preserve"> GATK</w:t>
                            </w:r>
                          </w:p>
                          <w:p w14:paraId="07424053" w14:textId="77777777" w:rsidR="00055A16" w:rsidRDefault="00055A16" w:rsidP="00055A16">
                            <w:pPr>
                              <w:spacing w:after="0"/>
                              <w:contextualSpacing/>
                            </w:pPr>
                            <w:r>
                              <w:t xml:space="preserve">No installation require for GATK, download version 3.4 and version 3.6 GATK from </w:t>
                            </w:r>
                            <w:hyperlink r:id="rId13" w:history="1">
                              <w:r w:rsidRPr="00574CCF">
                                <w:rPr>
                                  <w:rStyle w:val="Hyperlink"/>
                                </w:rPr>
                                <w:t>https://software.broadinstitute.org/gatk/download/</w:t>
                              </w:r>
                            </w:hyperlink>
                            <w:r>
                              <w:t xml:space="preserve">. </w:t>
                            </w:r>
                          </w:p>
                          <w:p w14:paraId="13AA6F9F" w14:textId="77777777" w:rsidR="00055A16" w:rsidRDefault="00055A16" w:rsidP="00055A16">
                            <w:pPr>
                              <w:spacing w:after="120"/>
                              <w:contextualSpacing/>
                            </w:pPr>
                          </w:p>
                          <w:p w14:paraId="64E1B65C" w14:textId="720D541C" w:rsidR="00055A16" w:rsidRPr="004D48ED" w:rsidRDefault="00055A16" w:rsidP="00055A16">
                            <w:pPr>
                              <w:spacing w:after="120"/>
                              <w:contextualSpacing/>
                              <w:rPr>
                                <w:i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5104F3" id="_x0000_s1027" type="#_x0000_t202" style="position:absolute;margin-left:397.3pt;margin-top:0;width:448.5pt;height:298.5pt;z-index:25168691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">
                <v:textbox>
                  <w:txbxContent>
                    <w:p w14:paraId="0460B5B4" w14:textId="77777777" w:rsidR="00055A16" w:rsidRDefault="00055A16" w:rsidP="00055A16">
                      <w:pPr>
                        <w:spacing w:after="120"/>
                        <w:contextualSpacing/>
                      </w:pPr>
                      <w:r>
                        <w:t>Install flash</w:t>
                      </w:r>
                    </w:p>
                    <w:p w14:paraId="0D2773DD" w14:textId="77777777" w:rsidR="00055A16" w:rsidRDefault="00055A16" w:rsidP="00055A16">
                      <w:pPr>
                        <w:spacing w:after="120"/>
                      </w:pPr>
                      <w:r>
                        <w:t xml:space="preserve">Download FLASH from </w:t>
                      </w:r>
                      <w:hyperlink r:id="rId14" w:history="1">
                        <w:r w:rsidRPr="00987A25">
                          <w:rPr>
                            <w:rStyle w:val="Hyperlink"/>
                          </w:rPr>
                          <w:t>http://ccb.jhu.edu/software/FLASH/FLASH-1.2.11-Linux-x86_64.tar.gz</w:t>
                        </w:r>
                      </w:hyperlink>
                      <w:r>
                        <w:t>, unzip it and add flash to PATH.</w:t>
                      </w:r>
                    </w:p>
                    <w:p w14:paraId="0A89CD6F" w14:textId="77777777" w:rsidR="00055A16" w:rsidRDefault="00055A16" w:rsidP="00055A16">
                      <w:pPr>
                        <w:spacing w:after="120"/>
                        <w:contextualSpacing/>
                      </w:pPr>
                      <w:r>
                        <w:t>Install Bowtie2</w:t>
                      </w:r>
                    </w:p>
                    <w:p w14:paraId="639AE128" w14:textId="77777777" w:rsidR="00055A16" w:rsidRPr="004D48ED" w:rsidRDefault="00055A16" w:rsidP="00055A16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update</w:t>
                      </w:r>
                    </w:p>
                    <w:p w14:paraId="47BCA076" w14:textId="77777777" w:rsidR="00055A16" w:rsidRPr="004D48ED" w:rsidRDefault="00055A16" w:rsidP="00055A16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install bowtie2</w:t>
                      </w:r>
                    </w:p>
                    <w:p w14:paraId="70C32F47" w14:textId="77777777" w:rsidR="00055A16" w:rsidRDefault="00055A16" w:rsidP="00055A16">
                      <w:pPr>
                        <w:spacing w:after="120"/>
                        <w:contextualSpacing/>
                      </w:pPr>
                      <w:r>
                        <w:t>Install samtools</w:t>
                      </w:r>
                    </w:p>
                    <w:p w14:paraId="0AF9BC78" w14:textId="77777777" w:rsidR="00055A16" w:rsidRPr="004D48ED" w:rsidRDefault="00055A16" w:rsidP="00055A16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wget https://github.com/samtools/samtools/releases/download/1.3.1/samtools-1.3.1.tar.bz2 -O samtools.tar.bz2</w:t>
                      </w:r>
                    </w:p>
                    <w:p w14:paraId="29BFFCDF" w14:textId="77777777" w:rsidR="00055A16" w:rsidRPr="004D48ED" w:rsidRDefault="00055A16" w:rsidP="00055A16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tar -xjvf samtools.tar.bz2</w:t>
                      </w:r>
                    </w:p>
                    <w:p w14:paraId="4554B01B" w14:textId="77777777" w:rsidR="00055A16" w:rsidRPr="004D48ED" w:rsidRDefault="00055A16" w:rsidP="00055A16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cd samtools-{version}</w:t>
                      </w:r>
                    </w:p>
                    <w:p w14:paraId="5CF4E562" w14:textId="77777777" w:rsidR="00055A16" w:rsidRPr="004D48ED" w:rsidRDefault="00055A16" w:rsidP="00055A16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ake</w:t>
                      </w:r>
                    </w:p>
                    <w:p w14:paraId="3A10B7D2" w14:textId="77777777" w:rsidR="00055A16" w:rsidRPr="004D48ED" w:rsidRDefault="00055A16" w:rsidP="00055A16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make prefix=/usr/local/bin install</w:t>
                      </w:r>
                    </w:p>
                    <w:p w14:paraId="024AE26D" w14:textId="77777777" w:rsidR="00055A16" w:rsidRDefault="00055A16" w:rsidP="00055A16">
                      <w:pPr>
                        <w:spacing w:after="120"/>
                        <w:contextualSpacing/>
                      </w:pPr>
                      <w:r>
                        <w:t>Install picard</w:t>
                      </w:r>
                    </w:p>
                    <w:p w14:paraId="0DDD30B7" w14:textId="77777777" w:rsidR="00055A16" w:rsidRPr="004D48ED" w:rsidRDefault="00055A16" w:rsidP="00055A16">
                      <w:pPr>
                        <w:spacing w:after="120"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sudo apt-get install picard</w:t>
                      </w:r>
                    </w:p>
                    <w:p w14:paraId="6B967CE5" w14:textId="77777777" w:rsidR="00055A16" w:rsidRDefault="00055A16" w:rsidP="00055A16">
                      <w:pPr>
                        <w:spacing w:after="0"/>
                        <w:contextualSpacing/>
                      </w:pPr>
                      <w:r>
                        <w:t>I</w:t>
                      </w:r>
                      <w:r>
                        <w:rPr>
                          <w:rFonts w:hint="eastAsia"/>
                        </w:rPr>
                        <w:t>nstall</w:t>
                      </w:r>
                      <w:r>
                        <w:t xml:space="preserve"> GATK</w:t>
                      </w:r>
                    </w:p>
                    <w:p w14:paraId="07424053" w14:textId="77777777" w:rsidR="00055A16" w:rsidRDefault="00055A16" w:rsidP="00055A16">
                      <w:pPr>
                        <w:spacing w:after="0"/>
                        <w:contextualSpacing/>
                      </w:pPr>
                      <w:r>
                        <w:t xml:space="preserve">No installation require for GATK, download version 3.4 and version 3.6 GATK from </w:t>
                      </w:r>
                      <w:hyperlink r:id="rId15" w:history="1">
                        <w:r w:rsidRPr="00574CCF">
                          <w:rPr>
                            <w:rStyle w:val="Hyperlink"/>
                          </w:rPr>
                          <w:t>https://software.broadinstitute.org/gatk/download/</w:t>
                        </w:r>
                      </w:hyperlink>
                      <w:r>
                        <w:t xml:space="preserve">. </w:t>
                      </w:r>
                    </w:p>
                    <w:p w14:paraId="13AA6F9F" w14:textId="77777777" w:rsidR="00055A16" w:rsidRDefault="00055A16" w:rsidP="00055A16">
                      <w:pPr>
                        <w:spacing w:after="120"/>
                        <w:contextualSpacing/>
                      </w:pPr>
                    </w:p>
                    <w:p w14:paraId="64E1B65C" w14:textId="720D541C" w:rsidR="00055A16" w:rsidRPr="004D48ED" w:rsidRDefault="00055A16" w:rsidP="00055A16">
                      <w:pPr>
                        <w:spacing w:after="120"/>
                        <w:contextualSpacing/>
                        <w:rPr>
                          <w:i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1E35A6F8" w14:textId="783F4C2C" w:rsidR="00B253C6" w:rsidRPr="00F37FB2" w:rsidRDefault="00C444D6">
      <w:pPr>
        <w:rPr>
          <w:b/>
        </w:rPr>
      </w:pPr>
      <w:r w:rsidRPr="00F37FB2">
        <w:rPr>
          <w:b/>
        </w:rPr>
        <w:t>S</w:t>
      </w:r>
      <w:r w:rsidR="00B253C6" w:rsidRPr="00F37FB2">
        <w:rPr>
          <w:b/>
        </w:rPr>
        <w:t>2</w:t>
      </w:r>
      <w:r w:rsidR="009E74FA" w:rsidRPr="00F37FB2">
        <w:rPr>
          <w:b/>
        </w:rPr>
        <w:t>.</w:t>
      </w:r>
      <w:r w:rsidRPr="00F37FB2">
        <w:rPr>
          <w:b/>
        </w:rPr>
        <w:t xml:space="preserve"> </w:t>
      </w:r>
      <w:r w:rsidR="009E74FA" w:rsidRPr="00F37FB2">
        <w:rPr>
          <w:b/>
        </w:rPr>
        <w:t>G</w:t>
      </w:r>
      <w:r w:rsidRPr="00F37FB2">
        <w:rPr>
          <w:b/>
        </w:rPr>
        <w:t>enerate reference from raw reads</w:t>
      </w:r>
    </w:p>
    <w:p w14:paraId="68224D6D" w14:textId="5E484418" w:rsidR="00C444D6" w:rsidRDefault="00B57436" w:rsidP="005A5304">
      <w:pPr>
        <w:ind w:firstLine="360"/>
      </w:pPr>
      <w:r>
        <w:t xml:space="preserve">To generate </w:t>
      </w:r>
      <w:r w:rsidR="004A6D50">
        <w:t xml:space="preserve">a </w:t>
      </w:r>
      <w:r>
        <w:t>reference from raw reads:</w:t>
      </w:r>
    </w:p>
    <w:p w14:paraId="070133AE" w14:textId="0D406143" w:rsidR="00080F15" w:rsidRDefault="00B57436" w:rsidP="002610F0">
      <w:pPr>
        <w:pStyle w:val="ListParagraph"/>
        <w:numPr>
          <w:ilvl w:val="0"/>
          <w:numId w:val="1"/>
        </w:numPr>
        <w:contextualSpacing w:val="0"/>
      </w:pPr>
      <w:r>
        <w:t xml:space="preserve">Check sequencing quality of raw reads with </w:t>
      </w:r>
      <w:r w:rsidR="00EA29E8">
        <w:t>‘</w:t>
      </w:r>
      <w:r w:rsidRPr="00CF1796">
        <w:rPr>
          <w:i/>
        </w:rPr>
        <w:t>fastqc</w:t>
      </w:r>
      <w:r w:rsidR="00EA29E8">
        <w:t>’</w:t>
      </w:r>
      <w:r w:rsidR="00221FB2">
        <w:t xml:space="preserve"> </w:t>
      </w:r>
      <w:r w:rsidR="00221FB2">
        <w:fldChar w:fldCharType="begin"/>
      </w:r>
      <w:r w:rsidR="004B605B">
        <w:instrText xml:space="preserve"> ADDIN EN.CITE &lt;EndNote&gt;&lt;Cite&gt;&lt;Author&gt;Andrews&lt;/Author&gt;&lt;Year&gt;2010&lt;/Year&gt;&lt;RecNum&gt;6659&lt;/RecNum&gt;&lt;DisplayText&gt;[1]&lt;/DisplayText&gt;&lt;record&gt;&lt;rec-number&gt;6659&lt;/rec-number&gt;&lt;foreign-keys&gt;&lt;key app="EN" db-id="s9xaadrdr95s2wedzf35avrbpvvtdesf0edt" timestamp="1489092078"&gt;6659&lt;/key&gt;&lt;/foreign-keys&gt;&lt;ref-type name="Computer Program"&gt;9&lt;/ref-type&gt;&lt;contributors&gt;&lt;authors&gt;&lt;author&gt;Andrews, S.&lt;/author&gt;&lt;/authors&gt;&lt;/contributors&gt;&lt;titles&gt;&lt;title&gt;FastQC: a quallity control tool for high throughput sequence data&lt;/title&gt;&lt;/titles&gt;&lt;dates&gt;&lt;year&gt;2010&lt;/year&gt;&lt;/dates&gt;&lt;urls&gt;&lt;related-urls&gt;&lt;url&gt;http://www.bioinformatics.babraham.ac.uk/projects/fastqc&lt;/url&gt;&lt;/related-urls&gt;&lt;/urls&gt;&lt;/record&gt;&lt;/Cite&gt;&lt;/EndNote&gt;</w:instrText>
      </w:r>
      <w:r w:rsidR="00221FB2">
        <w:fldChar w:fldCharType="separate"/>
      </w:r>
      <w:r w:rsidR="004B605B">
        <w:rPr>
          <w:noProof/>
        </w:rPr>
        <w:t>[1]</w:t>
      </w:r>
      <w:r w:rsidR="00221FB2">
        <w:fldChar w:fldCharType="end"/>
      </w:r>
      <w:r w:rsidR="00BF6557">
        <w:t xml:space="preserve">, and output </w:t>
      </w:r>
      <w:r w:rsidR="00F6503D">
        <w:t xml:space="preserve">results </w:t>
      </w:r>
      <w:r w:rsidR="00BF6557">
        <w:t>to a new directory “</w:t>
      </w:r>
      <w:r w:rsidR="00BF6557" w:rsidRPr="00CF1796">
        <w:t>Fastqc_result</w:t>
      </w:r>
      <w:r w:rsidR="00BF6557">
        <w:t>”</w:t>
      </w:r>
      <w:r w:rsidR="00642432">
        <w:t xml:space="preserve"> </w:t>
      </w:r>
    </w:p>
    <w:p w14:paraId="54284EF6" w14:textId="6B1B540C" w:rsidR="002E13F0" w:rsidRDefault="00185F02" w:rsidP="00080F15">
      <w:pPr>
        <w:pStyle w:val="ListParagraph"/>
      </w:pPr>
      <w:r>
        <w:t>The script</w:t>
      </w:r>
      <w:r w:rsidR="002E13F0">
        <w:t>:</w:t>
      </w:r>
    </w:p>
    <w:p w14:paraId="296A086A" w14:textId="7F458190" w:rsidR="00185F02" w:rsidRPr="00E97475" w:rsidRDefault="005A5304" w:rsidP="00185F02">
      <w:pPr>
        <w:pStyle w:val="ListParagraph"/>
        <w:rPr>
          <w:i/>
        </w:rPr>
      </w:pPr>
      <w:r>
        <w:rPr>
          <w:i/>
        </w:rPr>
        <w:t>f</w:t>
      </w:r>
      <w:r w:rsidR="002E13F0" w:rsidRPr="00E97475">
        <w:rPr>
          <w:i/>
        </w:rPr>
        <w:t>astqc</w:t>
      </w:r>
      <w:r w:rsidR="00272482">
        <w:rPr>
          <w:i/>
        </w:rPr>
        <w:t>/0.11.4/fastqc</w:t>
      </w:r>
      <w:r w:rsidR="002E13F0" w:rsidRPr="00E97475">
        <w:rPr>
          <w:i/>
        </w:rPr>
        <w:t xml:space="preserve"> raw_reads</w:t>
      </w:r>
      <w:r w:rsidR="00185F02" w:rsidRPr="00E97475">
        <w:rPr>
          <w:i/>
        </w:rPr>
        <w:t>_lane1_read1</w:t>
      </w:r>
      <w:r w:rsidR="002E13F0" w:rsidRPr="00E97475">
        <w:rPr>
          <w:i/>
        </w:rPr>
        <w:t>.fastq</w:t>
      </w:r>
      <w:r w:rsidR="00BF6557">
        <w:rPr>
          <w:i/>
        </w:rPr>
        <w:t xml:space="preserve"> -o Fastqc_result</w:t>
      </w:r>
    </w:p>
    <w:p w14:paraId="63D18433" w14:textId="77777777" w:rsidR="002E13F0" w:rsidRDefault="002E13F0" w:rsidP="002E13F0">
      <w:pPr>
        <w:pStyle w:val="ListParagraph"/>
      </w:pPr>
    </w:p>
    <w:p w14:paraId="77C9937B" w14:textId="260C976B" w:rsidR="00B57436" w:rsidRDefault="00B57436" w:rsidP="00B57436">
      <w:pPr>
        <w:pStyle w:val="ListParagraph"/>
        <w:numPr>
          <w:ilvl w:val="0"/>
          <w:numId w:val="1"/>
        </w:numPr>
      </w:pPr>
      <w:r>
        <w:t>Split</w:t>
      </w:r>
      <w:r w:rsidR="008736DE">
        <w:t xml:space="preserve"> </w:t>
      </w:r>
      <w:r>
        <w:t xml:space="preserve">the raw reads according to </w:t>
      </w:r>
      <w:r w:rsidR="00F6503D">
        <w:t xml:space="preserve">their </w:t>
      </w:r>
      <w:r>
        <w:t xml:space="preserve">barcode using </w:t>
      </w:r>
      <w:r w:rsidR="00EA29E8">
        <w:t>‘</w:t>
      </w:r>
      <w:r w:rsidRPr="00CF1796">
        <w:rPr>
          <w:i/>
        </w:rPr>
        <w:t>process_radtags</w:t>
      </w:r>
      <w:r w:rsidR="00EA29E8">
        <w:t>’</w:t>
      </w:r>
      <w:r>
        <w:t xml:space="preserve"> from Stacks</w:t>
      </w:r>
      <w:r w:rsidR="004A6D50">
        <w:t xml:space="preserve"> </w:t>
      </w:r>
      <w:r w:rsidR="00B957C1">
        <w:fldChar w:fldCharType="begin"/>
      </w:r>
      <w:r w:rsidR="004B605B">
        <w:instrText xml:space="preserve"> ADDIN EN.CITE &lt;EndNote&gt;&lt;Cite&gt;&lt;Author&gt;Catchen&lt;/Author&gt;&lt;Year&gt;2011&lt;/Year&gt;&lt;RecNum&gt;6638&lt;/RecNum&gt;&lt;DisplayText&gt;[2]&lt;/DisplayText&gt;&lt;record&gt;&lt;rec-number&gt;6638&lt;/rec-number&gt;&lt;foreign-keys&gt;&lt;key app="EN" db-id="s9xaadrdr95s2wedzf35avrbpvvtdesf0edt" timestamp="1482177541"&gt;6638&lt;/key&gt;&lt;/foreign-keys&gt;&lt;ref-type name="Journal Article"&gt;17&lt;/ref-type&gt;&lt;contributors&gt;&lt;authors&gt;&lt;author&gt;Catchen, J. M.&lt;/author&gt;&lt;author&gt;Amores, A.&lt;/author&gt;&lt;author&gt;Hohenlohe, P.&lt;/author&gt;&lt;author&gt;Cresko, W.&lt;/author&gt;&lt;author&gt;Postlethwait, J. H.&lt;/author&gt;&lt;/authors&gt;&lt;/contributors&gt;&lt;titles&gt;&lt;title&gt;&lt;style face="normal" font="default" size="100%"&gt;Stacks: building and genotyping loci &lt;/style&gt;&lt;style face="italic" font="default" size="100%"&gt;de novo&lt;/style&gt;&lt;style face="normal" font="default" size="100%"&gt; from short-read sequences&lt;/style&gt;&lt;/title&gt;&lt;secondary-title&gt;G3 (Bethesda)&lt;/secondary-title&gt;&lt;alt-title&gt;G3 (Bethesda, Md.)&lt;/alt-title&gt;&lt;/titles&gt;&lt;periodical&gt;&lt;full-title&gt;G3 (Bethesda)&lt;/full-title&gt;&lt;abbr-1&gt;G3 (Bethesda, Md.)&lt;/abbr-1&gt;&lt;/periodical&gt;&lt;alt-periodical&gt;&lt;full-title&gt;G3 (Bethesda)&lt;/full-title&gt;&lt;abbr-1&gt;G3 (Bethesda, Md.)&lt;/abbr-1&gt;&lt;/alt-periodical&gt;&lt;pages&gt;171-82&lt;/pages&gt;&lt;volume&gt;1&lt;/volume&gt;&lt;number&gt;3&lt;/number&gt;&lt;edition&gt;2012/03/03&lt;/edition&gt;&lt;keywords&gt;&lt;keyword&gt;Illumina&lt;/keyword&gt;&lt;keyword&gt;RAD-seq&lt;/keyword&gt;&lt;keyword&gt;RAD-tag&lt;/keyword&gt;&lt;keyword&gt;meiotic linkage map&lt;/keyword&gt;&lt;keyword&gt;zebrafish&lt;/keyword&gt;&lt;/keywords&gt;&lt;dates&gt;&lt;year&gt;2011&lt;/year&gt;&lt;pub-dates&gt;&lt;date&gt;Aug&lt;/date&gt;&lt;/pub-dates&gt;&lt;/dates&gt;&lt;isbn&gt;2160-1836&lt;/isbn&gt;&lt;accession-num&gt;22384329&lt;/accession-num&gt;&lt;urls&gt;&lt;/urls&gt;&lt;custom2&gt;PMC3276136&lt;/custom2&gt;&lt;electronic-resource-num&gt;10.1534/g3.111.000240&lt;/electronic-resource-num&gt;&lt;remote-database-provider&gt;NLM&lt;/remote-database-provider&gt;&lt;language&gt;eng&lt;/language&gt;&lt;/record&gt;&lt;/Cite&gt;&lt;/EndNote&gt;</w:instrText>
      </w:r>
      <w:r w:rsidR="00B957C1">
        <w:fldChar w:fldCharType="separate"/>
      </w:r>
      <w:r w:rsidR="004B605B">
        <w:rPr>
          <w:noProof/>
        </w:rPr>
        <w:t>[2]</w:t>
      </w:r>
      <w:r w:rsidR="00B957C1">
        <w:fldChar w:fldCharType="end"/>
      </w:r>
      <w:r w:rsidR="00FD5020">
        <w:t>.</w:t>
      </w:r>
    </w:p>
    <w:p w14:paraId="0B2BD8A9" w14:textId="7E021180" w:rsidR="002E13F0" w:rsidRDefault="00642432" w:rsidP="002610F0">
      <w:pPr>
        <w:pStyle w:val="ListParagraph"/>
        <w:contextualSpacing w:val="0"/>
      </w:pPr>
      <w:r>
        <w:t>For</w:t>
      </w:r>
      <w:r w:rsidR="00986776">
        <w:t xml:space="preserve"> reads from</w:t>
      </w:r>
      <w:r>
        <w:t xml:space="preserve"> each sequencing lane, make </w:t>
      </w:r>
      <w:r w:rsidR="00B957C1">
        <w:t xml:space="preserve">a separate </w:t>
      </w:r>
      <w:r>
        <w:t>barcode file for each length of barcode, run scripts below for each barcode file, and put the output</w:t>
      </w:r>
      <w:r w:rsidR="00B957C1">
        <w:t>s</w:t>
      </w:r>
      <w:r>
        <w:t xml:space="preserve"> in separate folders for each lane</w:t>
      </w:r>
      <w:r w:rsidR="00986776">
        <w:t xml:space="preserve"> (like “lane1”)</w:t>
      </w:r>
      <w:r>
        <w:t>.</w:t>
      </w:r>
      <w:r w:rsidR="00986776">
        <w:t xml:space="preserve"> Check Stacks documentation for details</w:t>
      </w:r>
      <w:r w:rsidR="00CF1796">
        <w:t xml:space="preserve"> and parameters</w:t>
      </w:r>
      <w:r w:rsidR="00986776">
        <w:t>.</w:t>
      </w:r>
    </w:p>
    <w:p w14:paraId="2C23925A" w14:textId="4F8E13E0" w:rsidR="00185F02" w:rsidRDefault="00185F02" w:rsidP="002E13F0">
      <w:pPr>
        <w:pStyle w:val="ListParagraph"/>
      </w:pPr>
      <w:r>
        <w:t>The scri</w:t>
      </w:r>
      <w:r w:rsidR="005F67E6">
        <w:t>pt</w:t>
      </w:r>
      <w:r>
        <w:t>:</w:t>
      </w:r>
    </w:p>
    <w:p w14:paraId="6BB2610E" w14:textId="66BF7145" w:rsidR="00642432" w:rsidRDefault="00185F02" w:rsidP="00642432">
      <w:pPr>
        <w:pStyle w:val="ListParagraph"/>
        <w:rPr>
          <w:i/>
        </w:rPr>
      </w:pPr>
      <w:r w:rsidRPr="00E97475">
        <w:rPr>
          <w:i/>
        </w:rPr>
        <w:t>stacks/</w:t>
      </w:r>
      <w:r w:rsidR="00272482">
        <w:rPr>
          <w:i/>
        </w:rPr>
        <w:t>1.44/</w:t>
      </w:r>
      <w:r w:rsidRPr="00E97475">
        <w:rPr>
          <w:i/>
        </w:rPr>
        <w:t>bin/process_radtags -1 raw_reads_lane1_read1.fastq -2 raw_reads_lane</w:t>
      </w:r>
      <w:r w:rsidR="00986776">
        <w:rPr>
          <w:i/>
        </w:rPr>
        <w:t>1</w:t>
      </w:r>
      <w:r w:rsidRPr="00E97475">
        <w:rPr>
          <w:i/>
        </w:rPr>
        <w:t>_read2.fastq –b barcode.txt –o lane1 --renz_1 pstI –r --adapter_1 CACGACGCTCTTCCGATCT --adapter_2 CGAGATCGGAAGAGCGG --adapter_mm 1</w:t>
      </w:r>
    </w:p>
    <w:p w14:paraId="35425889" w14:textId="77777777" w:rsidR="00642432" w:rsidRPr="00642432" w:rsidRDefault="00642432" w:rsidP="00642432">
      <w:pPr>
        <w:pStyle w:val="ListParagraph"/>
      </w:pPr>
    </w:p>
    <w:p w14:paraId="4D4B62C0" w14:textId="3B3B8065" w:rsidR="00B57436" w:rsidRDefault="00F6503D" w:rsidP="002610F0">
      <w:pPr>
        <w:pStyle w:val="ListParagraph"/>
        <w:numPr>
          <w:ilvl w:val="0"/>
          <w:numId w:val="1"/>
        </w:numPr>
        <w:contextualSpacing w:val="0"/>
      </w:pPr>
      <w:r>
        <w:t>If applicable, m</w:t>
      </w:r>
      <w:r w:rsidR="00FD5020">
        <w:t xml:space="preserve">erge reads </w:t>
      </w:r>
      <w:r>
        <w:t>from the</w:t>
      </w:r>
      <w:r w:rsidR="00FD5020">
        <w:t xml:space="preserve"> same sample </w:t>
      </w:r>
      <w:r>
        <w:t>sequenced on multiple</w:t>
      </w:r>
      <w:r w:rsidR="00FD5020">
        <w:t xml:space="preserve"> </w:t>
      </w:r>
      <w:r w:rsidR="00986776">
        <w:t xml:space="preserve">sequencing </w:t>
      </w:r>
      <w:r w:rsidR="00FD5020">
        <w:t>lanes</w:t>
      </w:r>
      <w:r>
        <w:t>,</w:t>
      </w:r>
      <w:r w:rsidR="00986776">
        <w:t xml:space="preserve"> and output</w:t>
      </w:r>
      <w:r w:rsidR="00A045A8">
        <w:t xml:space="preserve"> the result</w:t>
      </w:r>
      <w:r w:rsidR="00986776">
        <w:t xml:space="preserve"> to a new directory </w:t>
      </w:r>
      <w:r w:rsidR="005F67E6">
        <w:t>“</w:t>
      </w:r>
      <w:r w:rsidR="00986776">
        <w:t>BCraw</w:t>
      </w:r>
      <w:r w:rsidR="005F67E6">
        <w:t>”</w:t>
      </w:r>
      <w:r w:rsidR="00FD5020">
        <w:t>.</w:t>
      </w:r>
      <w:r w:rsidR="00642432">
        <w:t xml:space="preserve"> Do this separately for read 1 and read 2.</w:t>
      </w:r>
      <w:r>
        <w:t xml:space="preserve">  Make sure the files are merged in the same order for read 1 and read 2.</w:t>
      </w:r>
    </w:p>
    <w:p w14:paraId="60183790" w14:textId="77777777" w:rsidR="00642432" w:rsidRDefault="00642432" w:rsidP="00642432">
      <w:pPr>
        <w:pStyle w:val="ListParagraph"/>
      </w:pPr>
      <w:r>
        <w:lastRenderedPageBreak/>
        <w:t>The script:</w:t>
      </w:r>
    </w:p>
    <w:p w14:paraId="1C188B06" w14:textId="3FD7BB95" w:rsidR="00642432" w:rsidRPr="00642432" w:rsidRDefault="00642432" w:rsidP="00642432">
      <w:pPr>
        <w:pStyle w:val="ListParagraph"/>
        <w:rPr>
          <w:i/>
        </w:rPr>
      </w:pPr>
      <w:r w:rsidRPr="00642432">
        <w:rPr>
          <w:i/>
        </w:rPr>
        <w:t xml:space="preserve">cat lane1/sample.1.fq lane2/sample.1.fq &gt; </w:t>
      </w:r>
      <w:r w:rsidR="00986776">
        <w:rPr>
          <w:i/>
        </w:rPr>
        <w:t>BCraw/</w:t>
      </w:r>
      <w:r w:rsidRPr="00642432">
        <w:rPr>
          <w:i/>
        </w:rPr>
        <w:t>sample</w:t>
      </w:r>
      <w:r w:rsidR="005F67E6">
        <w:rPr>
          <w:i/>
        </w:rPr>
        <w:t>1</w:t>
      </w:r>
      <w:r w:rsidRPr="00642432">
        <w:rPr>
          <w:i/>
        </w:rPr>
        <w:t>.1.fq</w:t>
      </w:r>
    </w:p>
    <w:p w14:paraId="749A1462" w14:textId="6D886991" w:rsidR="00642432" w:rsidRPr="00642432" w:rsidRDefault="00642432" w:rsidP="00642432">
      <w:pPr>
        <w:pStyle w:val="ListParagraph"/>
        <w:rPr>
          <w:i/>
        </w:rPr>
      </w:pPr>
      <w:r w:rsidRPr="00642432">
        <w:rPr>
          <w:i/>
        </w:rPr>
        <w:t xml:space="preserve">cat lane1/sample.2.fq lane2/sample.2.fq &gt; </w:t>
      </w:r>
      <w:r w:rsidR="00986776">
        <w:rPr>
          <w:i/>
        </w:rPr>
        <w:t>BCraw/</w:t>
      </w:r>
      <w:r w:rsidRPr="00642432">
        <w:rPr>
          <w:i/>
        </w:rPr>
        <w:t>sample</w:t>
      </w:r>
      <w:r w:rsidR="005F67E6">
        <w:rPr>
          <w:i/>
        </w:rPr>
        <w:t>1</w:t>
      </w:r>
      <w:r w:rsidRPr="00642432">
        <w:rPr>
          <w:i/>
        </w:rPr>
        <w:t>.2.fq</w:t>
      </w:r>
    </w:p>
    <w:p w14:paraId="560CDE13" w14:textId="77777777" w:rsidR="00642432" w:rsidRDefault="00642432" w:rsidP="00642432">
      <w:pPr>
        <w:pStyle w:val="ListParagraph"/>
      </w:pPr>
    </w:p>
    <w:p w14:paraId="46B05D16" w14:textId="0A2767AF" w:rsidR="00FD5020" w:rsidRDefault="00080F15" w:rsidP="002610F0">
      <w:pPr>
        <w:pStyle w:val="ListParagraph"/>
        <w:numPr>
          <w:ilvl w:val="0"/>
          <w:numId w:val="1"/>
        </w:numPr>
        <w:contextualSpacing w:val="0"/>
      </w:pPr>
      <w:r>
        <w:t>Using step 3 output as input, t</w:t>
      </w:r>
      <w:r w:rsidR="00FD5020">
        <w:t>r</w:t>
      </w:r>
      <w:r w:rsidR="00781276">
        <w:t xml:space="preserve">im reads to remove </w:t>
      </w:r>
      <w:r w:rsidR="00F6503D">
        <w:t xml:space="preserve">restriction </w:t>
      </w:r>
      <w:r>
        <w:t>site</w:t>
      </w:r>
      <w:r w:rsidR="00F6503D">
        <w:t>s</w:t>
      </w:r>
      <w:r w:rsidR="00B957C1">
        <w:t xml:space="preserve"> and low quality bases</w:t>
      </w:r>
      <w:r w:rsidR="00EA29E8">
        <w:t xml:space="preserve"> using ‘</w:t>
      </w:r>
      <w:r w:rsidR="00EA29E8" w:rsidRPr="00CF1796">
        <w:rPr>
          <w:i/>
        </w:rPr>
        <w:t>fastx_trimmer</w:t>
      </w:r>
      <w:r w:rsidR="00EA29E8">
        <w:t>’ (http://hannonlab.cshl.edu/fastx_toolkit/)</w:t>
      </w:r>
      <w:r>
        <w:t>.</w:t>
      </w:r>
      <w:r w:rsidR="00E83FF5">
        <w:t xml:space="preserve"> Put output in a new directory </w:t>
      </w:r>
      <w:r w:rsidR="005F67E6">
        <w:t>“</w:t>
      </w:r>
      <w:r w:rsidR="00E83FF5">
        <w:t>BCpc</w:t>
      </w:r>
      <w:r w:rsidR="005F67E6">
        <w:t>”</w:t>
      </w:r>
    </w:p>
    <w:p w14:paraId="76EFFB31" w14:textId="77777777" w:rsidR="00080F15" w:rsidRDefault="00080F15" w:rsidP="00080F15">
      <w:pPr>
        <w:pStyle w:val="ListParagraph"/>
      </w:pPr>
      <w:r>
        <w:t>The script:</w:t>
      </w:r>
    </w:p>
    <w:p w14:paraId="6F847DB6" w14:textId="40956EC9" w:rsidR="00080F15" w:rsidRPr="00E76ACA" w:rsidRDefault="00080F15" w:rsidP="00080F15">
      <w:pPr>
        <w:pStyle w:val="ListParagraph"/>
        <w:rPr>
          <w:i/>
        </w:rPr>
      </w:pPr>
      <w:r w:rsidRPr="00E76ACA">
        <w:rPr>
          <w:i/>
        </w:rPr>
        <w:t>fastx/</w:t>
      </w:r>
      <w:r w:rsidR="00272482">
        <w:rPr>
          <w:i/>
        </w:rPr>
        <w:t>0.0.14/</w:t>
      </w:r>
      <w:r w:rsidRPr="00E76ACA">
        <w:rPr>
          <w:i/>
        </w:rPr>
        <w:t xml:space="preserve">bin/fastx_trimmer </w:t>
      </w:r>
      <w:r w:rsidR="00E83FF5" w:rsidRPr="00E76ACA">
        <w:rPr>
          <w:i/>
        </w:rPr>
        <w:t>–</w:t>
      </w:r>
      <w:r w:rsidRPr="00E76ACA">
        <w:rPr>
          <w:i/>
        </w:rPr>
        <w:t>Q</w:t>
      </w:r>
      <w:r w:rsidR="00E83FF5" w:rsidRPr="00E76ACA">
        <w:rPr>
          <w:i/>
        </w:rPr>
        <w:t xml:space="preserve"> 33 –f 6 -l 135 –i sample</w:t>
      </w:r>
      <w:r w:rsidR="005F67E6">
        <w:rPr>
          <w:i/>
        </w:rPr>
        <w:t>1</w:t>
      </w:r>
      <w:r w:rsidR="00E83FF5" w:rsidRPr="00E76ACA">
        <w:rPr>
          <w:i/>
        </w:rPr>
        <w:t>.1.fq -o BCpc/sample</w:t>
      </w:r>
      <w:r w:rsidR="005F67E6">
        <w:rPr>
          <w:i/>
        </w:rPr>
        <w:t>1</w:t>
      </w:r>
      <w:r w:rsidR="00E83FF5" w:rsidRPr="00E76ACA">
        <w:rPr>
          <w:i/>
        </w:rPr>
        <w:t>.1.fq</w:t>
      </w:r>
    </w:p>
    <w:p w14:paraId="48D79325" w14:textId="0A2E6F36" w:rsidR="00E83FF5" w:rsidRPr="00E76ACA" w:rsidRDefault="00E83FF5" w:rsidP="002610F0">
      <w:pPr>
        <w:pStyle w:val="ListParagraph"/>
        <w:contextualSpacing w:val="0"/>
        <w:rPr>
          <w:i/>
        </w:rPr>
      </w:pPr>
      <w:r w:rsidRPr="00E76ACA">
        <w:rPr>
          <w:i/>
        </w:rPr>
        <w:t>fastx/</w:t>
      </w:r>
      <w:r w:rsidR="00272482">
        <w:rPr>
          <w:i/>
        </w:rPr>
        <w:t>0.0.14/</w:t>
      </w:r>
      <w:r w:rsidRPr="00E76ACA">
        <w:rPr>
          <w:i/>
        </w:rPr>
        <w:t>bin/fastx_trimmer –Q 33 –f 4 -l 145 –i sample</w:t>
      </w:r>
      <w:r w:rsidR="005F67E6">
        <w:rPr>
          <w:i/>
        </w:rPr>
        <w:t>1</w:t>
      </w:r>
      <w:r w:rsidRPr="00E76ACA">
        <w:rPr>
          <w:i/>
        </w:rPr>
        <w:t>.2.fq -o BCpc/sample</w:t>
      </w:r>
      <w:r w:rsidR="005F67E6">
        <w:rPr>
          <w:i/>
        </w:rPr>
        <w:t>1</w:t>
      </w:r>
      <w:r w:rsidRPr="00E76ACA">
        <w:rPr>
          <w:i/>
        </w:rPr>
        <w:t>.2.fq</w:t>
      </w:r>
    </w:p>
    <w:p w14:paraId="1134DF2A" w14:textId="6A8CE6BD" w:rsidR="00080F15" w:rsidRDefault="005502E4" w:rsidP="00E76ACA">
      <w:pPr>
        <w:pStyle w:val="ListParagraph"/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46B2527" wp14:editId="61753D55">
                <wp:simplePos x="0" y="0"/>
                <wp:positionH relativeFrom="margin">
                  <wp:align>right</wp:align>
                </wp:positionH>
                <wp:positionV relativeFrom="paragraph">
                  <wp:posOffset>657225</wp:posOffset>
                </wp:positionV>
                <wp:extent cx="5448300" cy="1276350"/>
                <wp:effectExtent l="0" t="0" r="19050" b="1905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48300" cy="12763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894646" w14:textId="3F4A543F" w:rsidR="005502E4" w:rsidRDefault="00507BB9" w:rsidP="00087918">
                            <w:pPr>
                              <w:spacing w:after="60"/>
                            </w:pPr>
                            <w:r>
                              <w:t>To test the pipeline</w:t>
                            </w:r>
                            <w:r w:rsidR="005502E4">
                              <w:t xml:space="preserve"> (using demo files):</w:t>
                            </w:r>
                          </w:p>
                          <w:p w14:paraId="5043CB36" w14:textId="0DEA8C5C" w:rsidR="00B80369" w:rsidRPr="004D48ED" w:rsidRDefault="00B80369" w:rsidP="00087918">
                            <w:pPr>
                              <w:spacing w:after="240"/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mkdir BCpc</w:t>
                            </w:r>
                          </w:p>
                          <w:p w14:paraId="4159A919" w14:textId="77777777" w:rsidR="005502E4" w:rsidRPr="004D48ED" w:rsidRDefault="005502E4" w:rsidP="00ED264C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fastx_trimmer –Q 33 –f 6 -l 135 –i 1M_PM-KNE10.1.fq -o BCpc/ 1M_PM-KNE10.1.fq</w:t>
                            </w:r>
                          </w:p>
                          <w:p w14:paraId="27B8EA5E" w14:textId="77777777" w:rsidR="005502E4" w:rsidRPr="004D48ED" w:rsidRDefault="005502E4" w:rsidP="00ED264C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fastx_trimmer –Q 33 –f 4 -l 145 –i 1M_PM-KNE10.2.fq -o BCpc/ 1M_PM-KNE10.2.fq</w:t>
                            </w:r>
                          </w:p>
                          <w:p w14:paraId="1DD09755" w14:textId="77777777" w:rsidR="005502E4" w:rsidRDefault="005502E4" w:rsidP="00ED264C">
                            <w:pPr>
                              <w:contextualSpacing/>
                            </w:pPr>
                          </w:p>
                          <w:p w14:paraId="7CADCA06" w14:textId="60DA2C32" w:rsidR="005502E4" w:rsidRDefault="005502E4">
                            <w:pPr>
                              <w:contextualSpacing/>
                            </w:pPr>
                            <w:r>
                              <w:t>Do this for each of the three demo sample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6B2527" id="_x0000_s1028" type="#_x0000_t202" style="position:absolute;left:0;text-align:left;margin-left:377.8pt;margin-top:51.75pt;width:429pt;height:100.5pt;z-index:25165926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">
                <v:textbox>
                  <w:txbxContent>
                    <w:p w14:paraId="24894646" w14:textId="3F4A543F" w:rsidR="005502E4" w:rsidRDefault="00507BB9" w:rsidP="00087918">
                      <w:pPr>
                        <w:spacing w:after="60"/>
                      </w:pPr>
                      <w:r>
                        <w:t>To test the pipeline</w:t>
                      </w:r>
                      <w:r w:rsidR="005502E4">
                        <w:t xml:space="preserve"> (using demo files):</w:t>
                      </w:r>
                    </w:p>
                    <w:p w14:paraId="5043CB36" w14:textId="0DEA8C5C" w:rsidR="00B80369" w:rsidRPr="004D48ED" w:rsidRDefault="00B80369" w:rsidP="00087918">
                      <w:pPr>
                        <w:spacing w:after="240"/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mkdir BCpc</w:t>
                      </w:r>
                    </w:p>
                    <w:p w14:paraId="4159A919" w14:textId="77777777" w:rsidR="005502E4" w:rsidRPr="004D48ED" w:rsidRDefault="005502E4" w:rsidP="00ED264C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fastx_trimmer –Q 33 –f 6 -l 135 –i 1M_PM-KNE10.1.fq -o BCpc/ 1M_PM-KNE10.1.fq</w:t>
                      </w:r>
                    </w:p>
                    <w:p w14:paraId="27B8EA5E" w14:textId="77777777" w:rsidR="005502E4" w:rsidRPr="004D48ED" w:rsidRDefault="005502E4" w:rsidP="00ED264C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fastx_trimmer –Q 33 –f 4 -l 145 –i 1M_PM-KNE10.2.fq -o BCpc/ 1M_PM-KNE10.2.fq</w:t>
                      </w:r>
                    </w:p>
                    <w:p w14:paraId="1DD09755" w14:textId="77777777" w:rsidR="005502E4" w:rsidRDefault="005502E4" w:rsidP="00ED264C">
                      <w:pPr>
                        <w:contextualSpacing/>
                      </w:pPr>
                    </w:p>
                    <w:p w14:paraId="7CADCA06" w14:textId="60DA2C32" w:rsidR="005502E4" w:rsidRDefault="005502E4">
                      <w:pPr>
                        <w:contextualSpacing/>
                      </w:pPr>
                      <w:r>
                        <w:t>Do this for each of the three demo samples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E83FF5">
        <w:t xml:space="preserve">Use –f 6 for </w:t>
      </w:r>
      <w:r w:rsidR="00E83FF5" w:rsidRPr="00A83E05">
        <w:rPr>
          <w:i/>
        </w:rPr>
        <w:t>Pst</w:t>
      </w:r>
      <w:r w:rsidR="00E83FF5">
        <w:t xml:space="preserve">I, -f 4 for </w:t>
      </w:r>
      <w:r w:rsidR="00E83FF5" w:rsidRPr="00A83E05">
        <w:rPr>
          <w:i/>
        </w:rPr>
        <w:t>Msp</w:t>
      </w:r>
      <w:r w:rsidR="00E83FF5">
        <w:t xml:space="preserve">I, -f 5 for </w:t>
      </w:r>
      <w:r w:rsidR="00E83FF5" w:rsidRPr="00A83E05">
        <w:rPr>
          <w:i/>
        </w:rPr>
        <w:t>Nde</w:t>
      </w:r>
      <w:r w:rsidR="00E83FF5">
        <w:t>I, -l 135 for the forward reads, -l 145 for the reverse reads</w:t>
      </w:r>
      <w:r w:rsidR="00B957C1">
        <w:t xml:space="preserve"> (</w:t>
      </w:r>
      <w:r w:rsidR="002610F0">
        <w:t xml:space="preserve">these values are </w:t>
      </w:r>
      <w:r w:rsidR="00B957C1">
        <w:t>for a raw read length of 150 bp</w:t>
      </w:r>
      <w:r w:rsidR="001A0075">
        <w:t>; -l is the read length remaining</w:t>
      </w:r>
      <w:r w:rsidR="008736DE">
        <w:t xml:space="preserve"> after removal of barcodes and five</w:t>
      </w:r>
      <w:r w:rsidR="001A0075">
        <w:t xml:space="preserve"> lower quality bases at </w:t>
      </w:r>
      <w:r w:rsidR="006D6B5D">
        <w:t xml:space="preserve">the </w:t>
      </w:r>
      <w:r w:rsidR="001A0075">
        <w:t>3’ end of read</w:t>
      </w:r>
      <w:r w:rsidR="006D6B5D">
        <w:t>s</w:t>
      </w:r>
      <w:r w:rsidR="00B957C1">
        <w:t>)</w:t>
      </w:r>
      <w:r w:rsidR="00E83FF5">
        <w:t>.</w:t>
      </w:r>
      <w:r w:rsidR="00B957C1">
        <w:t xml:space="preserve"> </w:t>
      </w:r>
    </w:p>
    <w:p w14:paraId="41E7EC0C" w14:textId="325D9AB6" w:rsidR="005502E4" w:rsidRDefault="005502E4" w:rsidP="00080F15">
      <w:pPr>
        <w:pStyle w:val="ListParagraph"/>
      </w:pPr>
    </w:p>
    <w:p w14:paraId="322255DA" w14:textId="4C6605D1" w:rsidR="00FD5020" w:rsidRDefault="005F67E6" w:rsidP="002610F0">
      <w:pPr>
        <w:pStyle w:val="ListParagraph"/>
        <w:numPr>
          <w:ilvl w:val="0"/>
          <w:numId w:val="1"/>
        </w:numPr>
        <w:contextualSpacing w:val="0"/>
      </w:pPr>
      <w:r>
        <w:t>In</w:t>
      </w:r>
      <w:r w:rsidR="00121FD9">
        <w:t xml:space="preserve"> </w:t>
      </w:r>
      <w:r w:rsidR="006D6B5D">
        <w:t>the “</w:t>
      </w:r>
      <w:r w:rsidR="00121FD9">
        <w:t>BCpc</w:t>
      </w:r>
      <w:r w:rsidR="006D6B5D">
        <w:t>”</w:t>
      </w:r>
      <w:r>
        <w:t xml:space="preserve"> directory</w:t>
      </w:r>
      <w:r w:rsidR="00121FD9">
        <w:t xml:space="preserve">, </w:t>
      </w:r>
      <w:r w:rsidR="00EA29E8">
        <w:t xml:space="preserve">merge overlapping </w:t>
      </w:r>
      <w:r w:rsidR="00FD5020">
        <w:t xml:space="preserve">paired reads </w:t>
      </w:r>
      <w:r w:rsidR="00EA29E8">
        <w:t>using ‘</w:t>
      </w:r>
      <w:r w:rsidR="00FD5020" w:rsidRPr="00CF1796">
        <w:rPr>
          <w:i/>
        </w:rPr>
        <w:t>flash</w:t>
      </w:r>
      <w:r w:rsidR="00EA29E8">
        <w:t>’</w:t>
      </w:r>
      <w:r w:rsidR="00B54AE5">
        <w:t xml:space="preserve"> </w:t>
      </w:r>
      <w:r w:rsidR="00B54AE5">
        <w:fldChar w:fldCharType="begin"/>
      </w:r>
      <w:r w:rsidR="004B605B">
        <w:instrText xml:space="preserve"> ADDIN EN.CITE &lt;EndNote&gt;&lt;Cite&gt;&lt;Author&gt;Magoc&lt;/Author&gt;&lt;Year&gt;2011&lt;/Year&gt;&lt;RecNum&gt;6647&lt;/RecNum&gt;&lt;DisplayText&gt;[3]&lt;/DisplayText&gt;&lt;record&gt;&lt;rec-number&gt;6647&lt;/rec-number&gt;&lt;foreign-keys&gt;&lt;key app="EN" db-id="s9xaadrdr95s2wedzf35avrbpvvtdesf0edt" timestamp="1484846355"&gt;6647&lt;/key&gt;&lt;/foreign-keys&gt;&lt;ref-type name="Journal Article"&gt;17&lt;/ref-type&gt;&lt;contributors&gt;&lt;authors&gt;&lt;author&gt;Magoc,T.&lt;/author&gt;&lt;author&gt;Salzberg,S.&lt;/author&gt;&lt;/authors&gt;&lt;/contributors&gt;&lt;titles&gt;&lt;title&gt;FLASH: Fast length adjustment of short reads to improve genome assemblies&lt;/title&gt;&lt;secondary-title&gt;Bioinformatics&lt;/secondary-title&gt;&lt;/titles&gt;&lt;periodical&gt;&lt;full-title&gt;Bioinformatics&lt;/full-title&gt;&lt;/periodical&gt;&lt;volume&gt;27&lt;/volume&gt;&lt;edition&gt;2963&lt;/edition&gt;&lt;section&gt;2957&lt;/section&gt;&lt;dates&gt;&lt;year&gt;2011&lt;/year&gt;&lt;/dates&gt;&lt;urls&gt;&lt;/urls&gt;&lt;/record&gt;&lt;/Cite&gt;&lt;/EndNote&gt;</w:instrText>
      </w:r>
      <w:r w:rsidR="00B54AE5">
        <w:fldChar w:fldCharType="separate"/>
      </w:r>
      <w:r w:rsidR="004B605B">
        <w:rPr>
          <w:noProof/>
        </w:rPr>
        <w:t>[3]</w:t>
      </w:r>
      <w:r w:rsidR="00B54AE5">
        <w:fldChar w:fldCharType="end"/>
      </w:r>
      <w:r w:rsidR="00121FD9">
        <w:t xml:space="preserve">. </w:t>
      </w:r>
      <w:r w:rsidR="00DE67E3">
        <w:t xml:space="preserve">Do </w:t>
      </w:r>
      <w:r w:rsidR="00B54AE5">
        <w:t>this</w:t>
      </w:r>
      <w:r w:rsidR="00DE67E3">
        <w:t xml:space="preserve"> for each sample.</w:t>
      </w:r>
    </w:p>
    <w:p w14:paraId="6A446C1A" w14:textId="77777777" w:rsidR="00272482" w:rsidRDefault="00272482" w:rsidP="00272482">
      <w:pPr>
        <w:pStyle w:val="ListParagraph"/>
      </w:pPr>
      <w:r>
        <w:t>The script:</w:t>
      </w:r>
    </w:p>
    <w:p w14:paraId="5DF40E77" w14:textId="45075EFE" w:rsidR="00E76ACA" w:rsidRPr="00DE67E3" w:rsidRDefault="00272482" w:rsidP="002610F0">
      <w:pPr>
        <w:pStyle w:val="ListParagraph"/>
        <w:contextualSpacing w:val="0"/>
        <w:rPr>
          <w:i/>
        </w:rPr>
      </w:pPr>
      <w:r w:rsidRPr="00DE67E3">
        <w:rPr>
          <w:i/>
        </w:rPr>
        <w:t>flash/1.2.11/flash sample</w:t>
      </w:r>
      <w:r w:rsidR="005F67E6">
        <w:rPr>
          <w:i/>
        </w:rPr>
        <w:t>1</w:t>
      </w:r>
      <w:r w:rsidRPr="00DE67E3">
        <w:rPr>
          <w:i/>
        </w:rPr>
        <w:t>.1.fq sample</w:t>
      </w:r>
      <w:r w:rsidR="005F67E6">
        <w:rPr>
          <w:i/>
        </w:rPr>
        <w:t>1</w:t>
      </w:r>
      <w:r w:rsidRPr="00DE67E3">
        <w:rPr>
          <w:i/>
        </w:rPr>
        <w:t>.2.fq</w:t>
      </w:r>
    </w:p>
    <w:p w14:paraId="381DF3C2" w14:textId="7BCE81F1" w:rsidR="00B54AE5" w:rsidRDefault="00B54AE5" w:rsidP="0023249C">
      <w:pPr>
        <w:pStyle w:val="ListParagraph"/>
        <w:contextualSpacing w:val="0"/>
      </w:pPr>
      <w:r>
        <w:t xml:space="preserve">Flash produces three files of interest: </w:t>
      </w:r>
      <w:r w:rsidRPr="002610F0">
        <w:rPr>
          <w:i/>
        </w:rPr>
        <w:t>out.extendedFrags.fastq</w:t>
      </w:r>
      <w:r>
        <w:t xml:space="preserve"> which contains the merged overlapping paired-end fragments, </w:t>
      </w:r>
      <w:r w:rsidRPr="002610F0">
        <w:rPr>
          <w:i/>
        </w:rPr>
        <w:t>out.notCombined_1.fastq</w:t>
      </w:r>
      <w:r>
        <w:t xml:space="preserve"> which contains the non-overlapping forward reads and </w:t>
      </w:r>
      <w:r w:rsidRPr="002610F0">
        <w:rPr>
          <w:i/>
        </w:rPr>
        <w:t>out.notCombined_2.fastq</w:t>
      </w:r>
      <w:r>
        <w:t xml:space="preserve"> which contains the corresponding non-overlapping reverse reads.</w:t>
      </w:r>
    </w:p>
    <w:p w14:paraId="76DBD015" w14:textId="1942C05F" w:rsidR="00272482" w:rsidRDefault="00B54AE5" w:rsidP="003637C5">
      <w:pPr>
        <w:pStyle w:val="ListParagraph"/>
        <w:spacing w:after="0"/>
      </w:pPr>
      <w:r>
        <w:t>R</w:t>
      </w:r>
      <w:r w:rsidR="00272482">
        <w:t xml:space="preserve">ename </w:t>
      </w:r>
      <w:r>
        <w:t>these three files as follow</w:t>
      </w:r>
      <w:r w:rsidR="00B67A27">
        <w:t>s</w:t>
      </w:r>
      <w:r w:rsidR="00272482">
        <w:t>:</w:t>
      </w:r>
    </w:p>
    <w:p w14:paraId="69CAA233" w14:textId="46D3FD75" w:rsidR="00DE67E3" w:rsidRPr="00DE67E3" w:rsidRDefault="00DE67E3" w:rsidP="003637C5">
      <w:pPr>
        <w:spacing w:after="60"/>
        <w:rPr>
          <w:i/>
        </w:rPr>
      </w:pPr>
      <w:r w:rsidRPr="00DE67E3">
        <w:rPr>
          <w:i/>
        </w:rPr>
        <w:tab/>
        <w:t>mv out.extendedFrags.fastq sample</w:t>
      </w:r>
      <w:r w:rsidR="005F67E6">
        <w:rPr>
          <w:i/>
        </w:rPr>
        <w:t>1</w:t>
      </w:r>
      <w:r w:rsidRPr="00DE67E3">
        <w:rPr>
          <w:i/>
        </w:rPr>
        <w:t>.Comb.fq</w:t>
      </w:r>
    </w:p>
    <w:p w14:paraId="1DBD6003" w14:textId="539531AD" w:rsidR="00DE67E3" w:rsidRPr="00DE67E3" w:rsidRDefault="00DE67E3" w:rsidP="003637C5">
      <w:pPr>
        <w:spacing w:after="60"/>
        <w:rPr>
          <w:i/>
        </w:rPr>
      </w:pPr>
      <w:r w:rsidRPr="00DE67E3">
        <w:rPr>
          <w:i/>
        </w:rPr>
        <w:tab/>
        <w:t>mv out.notCombined_1.fastq sample</w:t>
      </w:r>
      <w:r w:rsidR="005F67E6">
        <w:rPr>
          <w:i/>
        </w:rPr>
        <w:t>1</w:t>
      </w:r>
      <w:r w:rsidRPr="00DE67E3">
        <w:rPr>
          <w:i/>
        </w:rPr>
        <w:t>.Solo.1.fq</w:t>
      </w:r>
    </w:p>
    <w:p w14:paraId="65CB5A1E" w14:textId="0E00AF0A" w:rsidR="00272482" w:rsidRDefault="005502E4" w:rsidP="00ED264C">
      <w:pPr>
        <w:contextualSpacing/>
        <w:rPr>
          <w:i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7A2BD2E5" wp14:editId="2B19FA6C">
                <wp:simplePos x="0" y="0"/>
                <wp:positionH relativeFrom="margin">
                  <wp:align>right</wp:align>
                </wp:positionH>
                <wp:positionV relativeFrom="paragraph">
                  <wp:posOffset>327660</wp:posOffset>
                </wp:positionV>
                <wp:extent cx="5467350" cy="1438275"/>
                <wp:effectExtent l="0" t="0" r="19050" b="28575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1438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57C5D2" w14:textId="754D7F19" w:rsidR="005502E4" w:rsidRDefault="00507BB9" w:rsidP="00F94036">
                            <w:pPr>
                              <w:spacing w:after="60"/>
                            </w:pPr>
                            <w:r>
                              <w:t>To test the pipeline</w:t>
                            </w:r>
                            <w:r w:rsidR="005502E4">
                              <w:t xml:space="preserve"> (using demo files):</w:t>
                            </w:r>
                          </w:p>
                          <w:p w14:paraId="41B3EDCC" w14:textId="77777777" w:rsidR="005502E4" w:rsidRPr="004D48ED" w:rsidRDefault="005502E4" w:rsidP="00ED264C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flash 1M_PM-KNE10.1.fq 1M_PM-KNE10.2.fq</w:t>
                            </w:r>
                          </w:p>
                          <w:p w14:paraId="2EB67644" w14:textId="77777777" w:rsidR="005502E4" w:rsidRPr="004D48ED" w:rsidRDefault="005502E4" w:rsidP="00ED264C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v out.extendedFrags.fastq 1M_PM-KNE10.Comb.fq</w:t>
                            </w:r>
                          </w:p>
                          <w:p w14:paraId="28E3C94C" w14:textId="77777777" w:rsidR="005502E4" w:rsidRPr="004D48ED" w:rsidRDefault="005502E4" w:rsidP="00ED264C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v out.notCombined_1.fastq 1M_PM-KNE10.Solo.1.fq</w:t>
                            </w:r>
                          </w:p>
                          <w:p w14:paraId="45AE4419" w14:textId="77777777" w:rsidR="005502E4" w:rsidRPr="004D48ED" w:rsidRDefault="005502E4" w:rsidP="00ED264C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v out.notCombined_2.fastq 1M_PM-KNE10.Solo.2.fq</w:t>
                            </w:r>
                          </w:p>
                          <w:p w14:paraId="4977449B" w14:textId="52A295D3" w:rsidR="005502E4" w:rsidRDefault="005502E4" w:rsidP="005502E4">
                            <w:pPr>
                              <w:spacing w:after="60"/>
                              <w:contextualSpacing/>
                              <w:rPr>
                                <w:i/>
                              </w:rPr>
                            </w:pPr>
                          </w:p>
                          <w:p w14:paraId="7EE8CC11" w14:textId="3063DA19" w:rsidR="005502E4" w:rsidRDefault="005502E4" w:rsidP="005502E4">
                            <w:pPr>
                              <w:contextualSpacing/>
                            </w:pPr>
                            <w:r>
                              <w:t>Do this for each of the three demo sample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2BD2E5" id="_x0000_s1029" type="#_x0000_t202" style="position:absolute;margin-left:379.3pt;margin-top:25.8pt;width:430.5pt;height:113.25pt;z-index:25166131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">
                <v:textbox>
                  <w:txbxContent>
                    <w:p w14:paraId="5757C5D2" w14:textId="754D7F19" w:rsidR="005502E4" w:rsidRDefault="00507BB9" w:rsidP="00F94036">
                      <w:pPr>
                        <w:spacing w:after="60"/>
                      </w:pPr>
                      <w:r>
                        <w:t>To test the pipeline</w:t>
                      </w:r>
                      <w:r w:rsidR="005502E4">
                        <w:t xml:space="preserve"> (using demo files):</w:t>
                      </w:r>
                    </w:p>
                    <w:p w14:paraId="41B3EDCC" w14:textId="77777777" w:rsidR="005502E4" w:rsidRPr="004D48ED" w:rsidRDefault="005502E4" w:rsidP="00ED264C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flash 1M_PM-KNE10.1.fq 1M_PM-KNE10.2.fq</w:t>
                      </w:r>
                    </w:p>
                    <w:p w14:paraId="2EB67644" w14:textId="77777777" w:rsidR="005502E4" w:rsidRPr="004D48ED" w:rsidRDefault="005502E4" w:rsidP="00ED264C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v out.extendedFrags.fastq 1M_PM-KNE10.Comb.fq</w:t>
                      </w:r>
                    </w:p>
                    <w:p w14:paraId="28E3C94C" w14:textId="77777777" w:rsidR="005502E4" w:rsidRPr="004D48ED" w:rsidRDefault="005502E4" w:rsidP="00ED264C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v out.notCombined_1.fastq 1M_PM-KNE10.Solo.1.fq</w:t>
                      </w:r>
                    </w:p>
                    <w:p w14:paraId="45AE4419" w14:textId="77777777" w:rsidR="005502E4" w:rsidRPr="004D48ED" w:rsidRDefault="005502E4" w:rsidP="00ED264C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v out.notCombined_2.fastq 1M_PM-KNE10.Solo.2.fq</w:t>
                      </w:r>
                    </w:p>
                    <w:p w14:paraId="4977449B" w14:textId="52A295D3" w:rsidR="005502E4" w:rsidRDefault="005502E4" w:rsidP="005502E4">
                      <w:pPr>
                        <w:spacing w:after="60"/>
                        <w:contextualSpacing/>
                        <w:rPr>
                          <w:i/>
                        </w:rPr>
                      </w:pPr>
                    </w:p>
                    <w:p w14:paraId="7EE8CC11" w14:textId="3063DA19" w:rsidR="005502E4" w:rsidRDefault="005502E4" w:rsidP="005502E4">
                      <w:pPr>
                        <w:contextualSpacing/>
                      </w:pPr>
                      <w:r>
                        <w:t>Do this for each of the three demo samples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DE67E3" w:rsidRPr="00DE67E3">
        <w:rPr>
          <w:i/>
        </w:rPr>
        <w:tab/>
        <w:t>mv out.notCombined_2.fastq sample</w:t>
      </w:r>
      <w:r w:rsidR="005F67E6">
        <w:rPr>
          <w:i/>
        </w:rPr>
        <w:t>1</w:t>
      </w:r>
      <w:r w:rsidR="00DE67E3" w:rsidRPr="00DE67E3">
        <w:rPr>
          <w:i/>
        </w:rPr>
        <w:t>.Solo.2.fq</w:t>
      </w:r>
    </w:p>
    <w:p w14:paraId="770A0B13" w14:textId="1BC920EC" w:rsidR="005502E4" w:rsidRDefault="005502E4" w:rsidP="005502E4">
      <w:pPr>
        <w:pStyle w:val="ListParagraph"/>
        <w:spacing w:after="0"/>
      </w:pPr>
    </w:p>
    <w:p w14:paraId="79C4BBCC" w14:textId="05454ED3" w:rsidR="0023249C" w:rsidRDefault="008968DC" w:rsidP="0023249C">
      <w:pPr>
        <w:pStyle w:val="ListParagraph"/>
        <w:numPr>
          <w:ilvl w:val="0"/>
          <w:numId w:val="1"/>
        </w:numPr>
        <w:contextualSpacing w:val="0"/>
      </w:pPr>
      <w:r>
        <w:t xml:space="preserve">Put </w:t>
      </w:r>
      <w:r w:rsidR="0043598D">
        <w:t xml:space="preserve">python </w:t>
      </w:r>
      <w:r w:rsidR="0043598D" w:rsidRPr="0023249C">
        <w:rPr>
          <w:i/>
        </w:rPr>
        <w:t xml:space="preserve">script </w:t>
      </w:r>
      <w:r w:rsidRPr="0023249C">
        <w:rPr>
          <w:i/>
        </w:rPr>
        <w:t>EL.1.1.py</w:t>
      </w:r>
      <w:r>
        <w:t xml:space="preserve"> (EL for </w:t>
      </w:r>
      <w:r w:rsidR="003B0276">
        <w:t>‘</w:t>
      </w:r>
      <w:r>
        <w:t>equal length</w:t>
      </w:r>
      <w:r w:rsidR="003B0276">
        <w:t>’</w:t>
      </w:r>
      <w:r>
        <w:t xml:space="preserve">) in the same folder </w:t>
      </w:r>
      <w:r w:rsidR="003107BF">
        <w:t>as</w:t>
      </w:r>
      <w:r>
        <w:t xml:space="preserve"> </w:t>
      </w:r>
      <w:r w:rsidR="0023249C">
        <w:t xml:space="preserve">the </w:t>
      </w:r>
      <w:r>
        <w:t>flash output</w:t>
      </w:r>
      <w:r w:rsidR="0023249C">
        <w:t xml:space="preserve"> files</w:t>
      </w:r>
      <w:r>
        <w:t xml:space="preserve">. Python version must be 3.0 or higher. Run </w:t>
      </w:r>
      <w:r w:rsidRPr="0023249C">
        <w:rPr>
          <w:i/>
        </w:rPr>
        <w:t>EL.1.1.py</w:t>
      </w:r>
      <w:r>
        <w:t xml:space="preserve"> by double click</w:t>
      </w:r>
      <w:r w:rsidR="003107BF">
        <w:t xml:space="preserve">ing </w:t>
      </w:r>
      <w:r w:rsidR="003107BF" w:rsidRPr="0023249C">
        <w:rPr>
          <w:i/>
        </w:rPr>
        <w:t>EL.1.1.py</w:t>
      </w:r>
      <w:r>
        <w:t xml:space="preserve"> in Windows/MacOS or </w:t>
      </w:r>
      <w:r w:rsidR="003107BF">
        <w:t xml:space="preserve">typing </w:t>
      </w:r>
      <w:r>
        <w:t>“</w:t>
      </w:r>
      <w:r w:rsidRPr="0023249C">
        <w:rPr>
          <w:i/>
        </w:rPr>
        <w:t>python3 EL.1.1.py</w:t>
      </w:r>
      <w:r>
        <w:t>” in Linux.</w:t>
      </w:r>
    </w:p>
    <w:p w14:paraId="796CC827" w14:textId="1B406D47" w:rsidR="00CA0247" w:rsidRPr="00CA0247" w:rsidRDefault="00CA0247" w:rsidP="0023249C">
      <w:pPr>
        <w:pStyle w:val="ListParagraph"/>
      </w:pPr>
      <w:r>
        <w:t xml:space="preserve">This script will </w:t>
      </w:r>
      <w:r w:rsidR="006D6B5D">
        <w:t xml:space="preserve">(1) </w:t>
      </w:r>
      <w:r>
        <w:t xml:space="preserve">remove reads from the </w:t>
      </w:r>
      <w:r>
        <w:rPr>
          <w:i/>
        </w:rPr>
        <w:t>Solo.1.fq</w:t>
      </w:r>
      <w:r>
        <w:t xml:space="preserve"> and </w:t>
      </w:r>
      <w:r>
        <w:rPr>
          <w:i/>
        </w:rPr>
        <w:t xml:space="preserve">Solo.2.fq </w:t>
      </w:r>
      <w:r>
        <w:t xml:space="preserve">files that are shorter than the expected (trimmed) size (if a forward read is removed, the corresponding reverse read is also removed, and </w:t>
      </w:r>
      <w:r>
        <w:rPr>
          <w:i/>
        </w:rPr>
        <w:t>vice versa</w:t>
      </w:r>
      <w:r>
        <w:t xml:space="preserve">), </w:t>
      </w:r>
      <w:r w:rsidR="006D6B5D">
        <w:t xml:space="preserve">(2) </w:t>
      </w:r>
      <w:r>
        <w:t xml:space="preserve">reverse complement the reverse reads in the </w:t>
      </w:r>
      <w:r>
        <w:rPr>
          <w:i/>
        </w:rPr>
        <w:t>Solo.2.fq</w:t>
      </w:r>
      <w:r>
        <w:t xml:space="preserve"> file and artificially join them to the 3’ end of forward reads</w:t>
      </w:r>
      <w:r w:rsidR="00872171">
        <w:t xml:space="preserve"> in the </w:t>
      </w:r>
      <w:r w:rsidR="00872171">
        <w:rPr>
          <w:i/>
        </w:rPr>
        <w:t xml:space="preserve">Solo.1.fq </w:t>
      </w:r>
      <w:r w:rsidR="00872171">
        <w:t>file</w:t>
      </w:r>
      <w:r>
        <w:t>, and</w:t>
      </w:r>
      <w:r w:rsidR="006D6B5D">
        <w:t xml:space="preserve"> (3)</w:t>
      </w:r>
      <w:r>
        <w:t xml:space="preserve"> extend merged overlapping reads at the 3’ end with ‘As’ to make them the same length as the joined non-overlapping reads.</w:t>
      </w:r>
    </w:p>
    <w:p w14:paraId="1CD4FA16" w14:textId="77777777" w:rsidR="00CA0247" w:rsidRDefault="00CA0247" w:rsidP="0023249C">
      <w:pPr>
        <w:pStyle w:val="ListParagraph"/>
      </w:pPr>
    </w:p>
    <w:p w14:paraId="78745728" w14:textId="600A55CB" w:rsidR="00713241" w:rsidRDefault="00E61E3D" w:rsidP="0023249C">
      <w:pPr>
        <w:pStyle w:val="ListParagraph"/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40294BB1" wp14:editId="11E473F5">
                <wp:simplePos x="0" y="0"/>
                <wp:positionH relativeFrom="margin">
                  <wp:align>right</wp:align>
                </wp:positionH>
                <wp:positionV relativeFrom="paragraph">
                  <wp:posOffset>1257935</wp:posOffset>
                </wp:positionV>
                <wp:extent cx="5438775" cy="2028825"/>
                <wp:effectExtent l="0" t="0" r="28575" b="28575"/>
                <wp:wrapSquare wrapText="bothSides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38775" cy="20288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240A2F4" w14:textId="33DD4089" w:rsidR="00713241" w:rsidRDefault="00507BB9" w:rsidP="00F94036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713241">
                              <w:t>(using demo files):</w:t>
                            </w:r>
                          </w:p>
                          <w:p w14:paraId="143C2C49" w14:textId="121975AF" w:rsidR="00713241" w:rsidRDefault="00713241" w:rsidP="00F94036">
                            <w:pPr>
                              <w:contextualSpacing/>
                            </w:pPr>
                            <w:r w:rsidRPr="004D48ED">
                              <w:rPr>
                                <w:i/>
                              </w:rPr>
                              <w:t>$ python EL.1.1.py</w:t>
                            </w:r>
                          </w:p>
                          <w:p w14:paraId="4FC84603" w14:textId="7E51716E" w:rsidR="00713241" w:rsidRDefault="00713241" w:rsidP="00F94036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>When asked</w:t>
                            </w:r>
                            <w:r w:rsidR="00F94036">
                              <w:t xml:space="preserve"> to</w:t>
                            </w:r>
                            <w:r>
                              <w:t xml:space="preserve"> </w:t>
                            </w:r>
                            <w:r w:rsidR="0073725D" w:rsidRPr="0073725D">
                              <w:t>'Enter comb reads file full name:'</w:t>
                            </w:r>
                            <w:r>
                              <w:t xml:space="preserve">, enter: </w:t>
                            </w:r>
                            <w:r w:rsidRPr="004D48ED">
                              <w:rPr>
                                <w:i/>
                              </w:rPr>
                              <w:t xml:space="preserve">1M_PM-KNE10.Comb.fq </w:t>
                            </w:r>
                          </w:p>
                          <w:p w14:paraId="5D38118E" w14:textId="36EEF05F" w:rsidR="00713241" w:rsidRDefault="00713241" w:rsidP="00F94036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 xml:space="preserve">When asked </w:t>
                            </w:r>
                            <w:r w:rsidR="00F94036">
                              <w:t xml:space="preserve">to </w:t>
                            </w:r>
                            <w:r w:rsidR="0073725D" w:rsidRPr="0073725D">
                              <w:t>'Enter Solo 1 reads file full name:'</w:t>
                            </w:r>
                            <w:r>
                              <w:t xml:space="preserve">, enter: </w:t>
                            </w:r>
                            <w:r w:rsidRPr="004D48ED">
                              <w:rPr>
                                <w:i/>
                              </w:rPr>
                              <w:t>1M_PM-KNE10.Solo.1.fq</w:t>
                            </w:r>
                          </w:p>
                          <w:p w14:paraId="57D16C8D" w14:textId="6DA235A1" w:rsidR="00713241" w:rsidRDefault="00713241" w:rsidP="00713241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 xml:space="preserve">When asked </w:t>
                            </w:r>
                            <w:r w:rsidR="00F94036">
                              <w:t xml:space="preserve">to </w:t>
                            </w:r>
                            <w:r w:rsidR="0073725D" w:rsidRPr="0073725D">
                              <w:t>'Enter Solo 2 reads file full name:'</w:t>
                            </w:r>
                            <w:r>
                              <w:t xml:space="preserve">, enter: </w:t>
                            </w:r>
                            <w:r w:rsidRPr="004D48ED">
                              <w:rPr>
                                <w:i/>
                              </w:rPr>
                              <w:t>1M_PM-KNE10.Solo.2.fq</w:t>
                            </w:r>
                          </w:p>
                          <w:p w14:paraId="32EC2188" w14:textId="12D472CD" w:rsidR="00713241" w:rsidRDefault="00713241" w:rsidP="00713241">
                            <w:pPr>
                              <w:contextualSpacing/>
                            </w:pPr>
                            <w:r>
                              <w:t xml:space="preserve">When asked </w:t>
                            </w:r>
                            <w:r w:rsidR="00F94036">
                              <w:t>to</w:t>
                            </w:r>
                            <w:r>
                              <w:t xml:space="preserve"> </w:t>
                            </w:r>
                            <w:r w:rsidR="0073725D" w:rsidRPr="0073725D">
                              <w:t>'enter the read length standard for Solo 1:'</w:t>
                            </w:r>
                            <w:r>
                              <w:t xml:space="preserve">, enter: </w:t>
                            </w:r>
                            <w:r w:rsidR="0010553C">
                              <w:t>104</w:t>
                            </w:r>
                          </w:p>
                          <w:p w14:paraId="49F332C8" w14:textId="7B44D772" w:rsidR="00713241" w:rsidRDefault="00713241" w:rsidP="00713241">
                            <w:pPr>
                              <w:contextualSpacing/>
                            </w:pPr>
                            <w:r>
                              <w:t xml:space="preserve">When asked </w:t>
                            </w:r>
                            <w:r w:rsidR="00F94036">
                              <w:t>to</w:t>
                            </w:r>
                            <w:r>
                              <w:t xml:space="preserve"> </w:t>
                            </w:r>
                            <w:r w:rsidR="0073725D" w:rsidRPr="0073725D">
                              <w:t>'enter the read length standard for Solo 2:'</w:t>
                            </w:r>
                            <w:r>
                              <w:t xml:space="preserve">, enter: </w:t>
                            </w:r>
                            <w:r w:rsidR="0010553C">
                              <w:t>84</w:t>
                            </w:r>
                          </w:p>
                          <w:p w14:paraId="226A250C" w14:textId="1B0A1A5E" w:rsidR="00713241" w:rsidRPr="00F94036" w:rsidRDefault="00713241" w:rsidP="00713241">
                            <w:pPr>
                              <w:contextualSpacing/>
                            </w:pPr>
                            <w:r>
                              <w:t xml:space="preserve">When asked </w:t>
                            </w:r>
                            <w:r w:rsidR="00F94036">
                              <w:t>to</w:t>
                            </w:r>
                            <w:r>
                              <w:t xml:space="preserve"> </w:t>
                            </w:r>
                            <w:r w:rsidR="0073725D" w:rsidRPr="0073725D">
                              <w:t>'enter output file full name:'</w:t>
                            </w:r>
                            <w:r>
                              <w:t xml:space="preserve">, enter: </w:t>
                            </w:r>
                            <w:r w:rsidRPr="00AA533F">
                              <w:rPr>
                                <w:i/>
                              </w:rPr>
                              <w:t>1M_</w:t>
                            </w:r>
                            <w:r>
                              <w:rPr>
                                <w:i/>
                              </w:rPr>
                              <w:t>PM-</w:t>
                            </w:r>
                            <w:r w:rsidRPr="00AA533F">
                              <w:rPr>
                                <w:i/>
                              </w:rPr>
                              <w:t>KNE10.fq</w:t>
                            </w:r>
                          </w:p>
                          <w:p w14:paraId="511FF8E6" w14:textId="56355FF4" w:rsidR="00713241" w:rsidRPr="00F94036" w:rsidRDefault="00713241" w:rsidP="00713241">
                            <w:pPr>
                              <w:spacing w:after="60"/>
                              <w:contextualSpacing/>
                            </w:pPr>
                          </w:p>
                          <w:p w14:paraId="45FE289D" w14:textId="30784AE6" w:rsidR="00713241" w:rsidRDefault="00713241" w:rsidP="00713241">
                            <w:pPr>
                              <w:contextualSpacing/>
                            </w:pPr>
                            <w:r>
                              <w:t>Do this for each of the three demo sample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294BB1" id="_x0000_s1030" type="#_x0000_t202" style="position:absolute;left:0;text-align:left;margin-left:377.05pt;margin-top:99.05pt;width:428.25pt;height:159.75pt;z-index:25166336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">
                <v:textbox>
                  <w:txbxContent>
                    <w:p w14:paraId="2240A2F4" w14:textId="33DD4089" w:rsidR="00713241" w:rsidRDefault="00507BB9" w:rsidP="00F94036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713241">
                        <w:t>(using demo files):</w:t>
                      </w:r>
                    </w:p>
                    <w:p w14:paraId="143C2C49" w14:textId="121975AF" w:rsidR="00713241" w:rsidRDefault="00713241" w:rsidP="00F94036">
                      <w:pPr>
                        <w:contextualSpacing/>
                      </w:pPr>
                      <w:r w:rsidRPr="004D48ED">
                        <w:rPr>
                          <w:i/>
                        </w:rPr>
                        <w:t>$ python EL.1.1.py</w:t>
                      </w:r>
                    </w:p>
                    <w:p w14:paraId="4FC84603" w14:textId="7E51716E" w:rsidR="00713241" w:rsidRDefault="00713241" w:rsidP="00F94036">
                      <w:pPr>
                        <w:contextualSpacing/>
                        <w:rPr>
                          <w:i/>
                        </w:rPr>
                      </w:pPr>
                      <w:r>
                        <w:t>When asked</w:t>
                      </w:r>
                      <w:r w:rsidR="00F94036">
                        <w:t xml:space="preserve"> to</w:t>
                      </w:r>
                      <w:r>
                        <w:t xml:space="preserve"> </w:t>
                      </w:r>
                      <w:r w:rsidR="0073725D" w:rsidRPr="0073725D">
                        <w:t>'Enter comb reads file full name:'</w:t>
                      </w:r>
                      <w:r>
                        <w:t xml:space="preserve">, enter: </w:t>
                      </w:r>
                      <w:r w:rsidRPr="004D48ED">
                        <w:rPr>
                          <w:i/>
                        </w:rPr>
                        <w:t xml:space="preserve">1M_PM-KNE10.Comb.fq </w:t>
                      </w:r>
                    </w:p>
                    <w:p w14:paraId="5D38118E" w14:textId="36EEF05F" w:rsidR="00713241" w:rsidRDefault="00713241" w:rsidP="00F94036">
                      <w:pPr>
                        <w:contextualSpacing/>
                        <w:rPr>
                          <w:i/>
                        </w:rPr>
                      </w:pPr>
                      <w:r>
                        <w:t xml:space="preserve">When asked </w:t>
                      </w:r>
                      <w:r w:rsidR="00F94036">
                        <w:t xml:space="preserve">to </w:t>
                      </w:r>
                      <w:r w:rsidR="0073725D" w:rsidRPr="0073725D">
                        <w:t>'Enter Solo 1 reads file full name:'</w:t>
                      </w:r>
                      <w:r>
                        <w:t xml:space="preserve">, enter: </w:t>
                      </w:r>
                      <w:r w:rsidRPr="004D48ED">
                        <w:rPr>
                          <w:i/>
                        </w:rPr>
                        <w:t>1M_PM-KNE10.Solo.1.fq</w:t>
                      </w:r>
                    </w:p>
                    <w:p w14:paraId="57D16C8D" w14:textId="6DA235A1" w:rsidR="00713241" w:rsidRDefault="00713241" w:rsidP="00713241">
                      <w:pPr>
                        <w:contextualSpacing/>
                        <w:rPr>
                          <w:i/>
                        </w:rPr>
                      </w:pPr>
                      <w:r>
                        <w:t xml:space="preserve">When asked </w:t>
                      </w:r>
                      <w:r w:rsidR="00F94036">
                        <w:t xml:space="preserve">to </w:t>
                      </w:r>
                      <w:r w:rsidR="0073725D" w:rsidRPr="0073725D">
                        <w:t>'Enter Solo 2 reads file full name:'</w:t>
                      </w:r>
                      <w:r>
                        <w:t xml:space="preserve">, enter: </w:t>
                      </w:r>
                      <w:r w:rsidRPr="004D48ED">
                        <w:rPr>
                          <w:i/>
                        </w:rPr>
                        <w:t>1M_PM-KNE10.Solo.2.fq</w:t>
                      </w:r>
                    </w:p>
                    <w:p w14:paraId="32EC2188" w14:textId="12D472CD" w:rsidR="00713241" w:rsidRDefault="00713241" w:rsidP="00713241">
                      <w:pPr>
                        <w:contextualSpacing/>
                      </w:pPr>
                      <w:r>
                        <w:t xml:space="preserve">When asked </w:t>
                      </w:r>
                      <w:r w:rsidR="00F94036">
                        <w:t>to</w:t>
                      </w:r>
                      <w:r>
                        <w:t xml:space="preserve"> </w:t>
                      </w:r>
                      <w:r w:rsidR="0073725D" w:rsidRPr="0073725D">
                        <w:t>'enter the read length standard for Solo 1:'</w:t>
                      </w:r>
                      <w:r>
                        <w:t xml:space="preserve">, enter: </w:t>
                      </w:r>
                      <w:r w:rsidR="0010553C">
                        <w:t>104</w:t>
                      </w:r>
                    </w:p>
                    <w:p w14:paraId="49F332C8" w14:textId="7B44D772" w:rsidR="00713241" w:rsidRDefault="00713241" w:rsidP="00713241">
                      <w:pPr>
                        <w:contextualSpacing/>
                      </w:pPr>
                      <w:r>
                        <w:t xml:space="preserve">When asked </w:t>
                      </w:r>
                      <w:r w:rsidR="00F94036">
                        <w:t>to</w:t>
                      </w:r>
                      <w:r>
                        <w:t xml:space="preserve"> </w:t>
                      </w:r>
                      <w:r w:rsidR="0073725D" w:rsidRPr="0073725D">
                        <w:t>'enter the read length standard for Solo 2:'</w:t>
                      </w:r>
                      <w:r>
                        <w:t xml:space="preserve">, enter: </w:t>
                      </w:r>
                      <w:r w:rsidR="0010553C">
                        <w:t>84</w:t>
                      </w:r>
                    </w:p>
                    <w:p w14:paraId="226A250C" w14:textId="1B0A1A5E" w:rsidR="00713241" w:rsidRPr="00F94036" w:rsidRDefault="00713241" w:rsidP="00713241">
                      <w:pPr>
                        <w:contextualSpacing/>
                      </w:pPr>
                      <w:r>
                        <w:t xml:space="preserve">When asked </w:t>
                      </w:r>
                      <w:r w:rsidR="00F94036">
                        <w:t>to</w:t>
                      </w:r>
                      <w:r>
                        <w:t xml:space="preserve"> </w:t>
                      </w:r>
                      <w:r w:rsidR="0073725D" w:rsidRPr="0073725D">
                        <w:t>'enter output file full name:'</w:t>
                      </w:r>
                      <w:r>
                        <w:t xml:space="preserve">, enter: </w:t>
                      </w:r>
                      <w:r w:rsidRPr="00AA533F">
                        <w:rPr>
                          <w:i/>
                        </w:rPr>
                        <w:t>1M_</w:t>
                      </w:r>
                      <w:r>
                        <w:rPr>
                          <w:i/>
                        </w:rPr>
                        <w:t>PM-</w:t>
                      </w:r>
                      <w:r w:rsidRPr="00AA533F">
                        <w:rPr>
                          <w:i/>
                        </w:rPr>
                        <w:t>KNE10.fq</w:t>
                      </w:r>
                    </w:p>
                    <w:p w14:paraId="511FF8E6" w14:textId="56355FF4" w:rsidR="00713241" w:rsidRPr="00F94036" w:rsidRDefault="00713241" w:rsidP="00713241">
                      <w:pPr>
                        <w:spacing w:after="60"/>
                        <w:contextualSpacing/>
                      </w:pPr>
                    </w:p>
                    <w:p w14:paraId="45FE289D" w14:textId="30784AE6" w:rsidR="00713241" w:rsidRDefault="00713241" w:rsidP="00713241">
                      <w:pPr>
                        <w:contextualSpacing/>
                      </w:pPr>
                      <w:r>
                        <w:t>Do this for each of the three demo samples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3107BF">
        <w:t>T</w:t>
      </w:r>
      <w:r w:rsidR="008968DC">
        <w:t xml:space="preserve">he script will ask for </w:t>
      </w:r>
      <w:r w:rsidR="003107BF">
        <w:t xml:space="preserve">the following </w:t>
      </w:r>
      <w:r w:rsidR="008968DC">
        <w:t>input</w:t>
      </w:r>
      <w:r w:rsidR="003107BF">
        <w:t>s</w:t>
      </w:r>
      <w:r w:rsidR="008968DC">
        <w:t>: Comb file full name (</w:t>
      </w:r>
      <w:r w:rsidR="008968DC" w:rsidRPr="0023249C">
        <w:rPr>
          <w:i/>
        </w:rPr>
        <w:t>sample1.Comb.fq</w:t>
      </w:r>
      <w:r w:rsidR="008968DC">
        <w:t>), Solo 1 file name (</w:t>
      </w:r>
      <w:r w:rsidR="003107BF" w:rsidRPr="0023249C">
        <w:rPr>
          <w:i/>
        </w:rPr>
        <w:t>sample1.Solo.1.fq</w:t>
      </w:r>
      <w:r w:rsidR="008968DC">
        <w:t>), Solo 2 file name(</w:t>
      </w:r>
      <w:r w:rsidR="003107BF" w:rsidRPr="0023249C">
        <w:rPr>
          <w:i/>
        </w:rPr>
        <w:t>sample1.Solo.2.fq</w:t>
      </w:r>
      <w:r w:rsidR="008968DC">
        <w:t xml:space="preserve">), read length for Solo 1 reads (any solo 1 reads </w:t>
      </w:r>
      <w:r w:rsidR="003107BF">
        <w:t>shorter</w:t>
      </w:r>
      <w:r w:rsidR="008968DC">
        <w:t xml:space="preserve"> than this number </w:t>
      </w:r>
      <w:r w:rsidR="003107BF">
        <w:t>will</w:t>
      </w:r>
      <w:r w:rsidR="008968DC">
        <w:t xml:space="preserve"> be removed), read length for Solo 2 reads (any solo 2 reads </w:t>
      </w:r>
      <w:r w:rsidR="003107BF">
        <w:t>shorter</w:t>
      </w:r>
      <w:r w:rsidR="008968DC">
        <w:t xml:space="preserve"> than this number </w:t>
      </w:r>
      <w:r w:rsidR="003107BF">
        <w:t>will</w:t>
      </w:r>
      <w:r w:rsidR="008968DC">
        <w:t xml:space="preserve"> be removed), and outp</w:t>
      </w:r>
      <w:r w:rsidR="000D7261">
        <w:t>ut file name (</w:t>
      </w:r>
      <w:r w:rsidR="0023249C">
        <w:t>for example:</w:t>
      </w:r>
      <w:r w:rsidR="000D7261">
        <w:t xml:space="preserve"> </w:t>
      </w:r>
      <w:r w:rsidR="000D7261" w:rsidRPr="0023249C">
        <w:rPr>
          <w:i/>
        </w:rPr>
        <w:t>sample.fq</w:t>
      </w:r>
      <w:r w:rsidR="000D7261">
        <w:t xml:space="preserve">). </w:t>
      </w:r>
      <w:r w:rsidR="0023249C">
        <w:t xml:space="preserve">The </w:t>
      </w:r>
      <w:r w:rsidR="0023249C" w:rsidRPr="0023249C">
        <w:rPr>
          <w:i/>
        </w:rPr>
        <w:t>EL1.1.</w:t>
      </w:r>
      <w:r w:rsidR="00A83E05" w:rsidRPr="0023249C">
        <w:rPr>
          <w:i/>
        </w:rPr>
        <w:t>py</w:t>
      </w:r>
      <w:r w:rsidR="00A83E05">
        <w:t xml:space="preserve"> s</w:t>
      </w:r>
      <w:r w:rsidR="000D7261">
        <w:t>cript w</w:t>
      </w:r>
      <w:r w:rsidR="00A83E05">
        <w:t>ill</w:t>
      </w:r>
      <w:r w:rsidR="000D7261">
        <w:t xml:space="preserve"> </w:t>
      </w:r>
      <w:r w:rsidR="0023249C">
        <w:t>generate two output</w:t>
      </w:r>
      <w:r w:rsidR="000D7261">
        <w:t xml:space="preserve"> files, </w:t>
      </w:r>
      <w:r w:rsidR="000D7261" w:rsidRPr="0023249C">
        <w:rPr>
          <w:i/>
        </w:rPr>
        <w:t>sample.fq</w:t>
      </w:r>
      <w:r w:rsidR="000D7261">
        <w:t xml:space="preserve"> for ustacks input, and </w:t>
      </w:r>
      <w:r w:rsidR="000D7261" w:rsidRPr="0023249C">
        <w:rPr>
          <w:i/>
        </w:rPr>
        <w:t>dump_sample.fq</w:t>
      </w:r>
      <w:r w:rsidR="000D7261">
        <w:t xml:space="preserve"> </w:t>
      </w:r>
      <w:r w:rsidR="00A83E05">
        <w:t xml:space="preserve">which contains </w:t>
      </w:r>
      <w:r w:rsidR="000D7261">
        <w:t>all removed reads.</w:t>
      </w:r>
      <w:r w:rsidR="00CA0247">
        <w:t xml:space="preserve"> </w:t>
      </w:r>
    </w:p>
    <w:p w14:paraId="5846F0F4" w14:textId="02A0708C" w:rsidR="00ED264C" w:rsidRDefault="00ED264C" w:rsidP="0023249C">
      <w:pPr>
        <w:pStyle w:val="ListParagraph"/>
      </w:pPr>
    </w:p>
    <w:p w14:paraId="0D554155" w14:textId="278671F8" w:rsidR="00501E14" w:rsidRDefault="002E13F0" w:rsidP="00CF1796">
      <w:pPr>
        <w:pStyle w:val="ListParagraph"/>
        <w:numPr>
          <w:ilvl w:val="0"/>
          <w:numId w:val="1"/>
        </w:numPr>
        <w:contextualSpacing w:val="0"/>
      </w:pPr>
      <w:r>
        <w:t xml:space="preserve">Use </w:t>
      </w:r>
      <w:r w:rsidR="00544C05">
        <w:t>‘</w:t>
      </w:r>
      <w:r w:rsidR="009E74FA" w:rsidRPr="00544C05">
        <w:rPr>
          <w:i/>
        </w:rPr>
        <w:t>u</w:t>
      </w:r>
      <w:r w:rsidRPr="00544C05">
        <w:rPr>
          <w:i/>
        </w:rPr>
        <w:t>stacks</w:t>
      </w:r>
      <w:r w:rsidR="00544C05">
        <w:t>’</w:t>
      </w:r>
      <w:r>
        <w:t xml:space="preserve"> to</w:t>
      </w:r>
      <w:r w:rsidR="00354DAC">
        <w:t xml:space="preserve"> cluster reads within each sample and</w:t>
      </w:r>
      <w:r>
        <w:t xml:space="preserve"> </w:t>
      </w:r>
      <w:r w:rsidR="00354DAC">
        <w:t>generate a</w:t>
      </w:r>
      <w:r>
        <w:t xml:space="preserve"> consensus sequenc</w:t>
      </w:r>
      <w:r w:rsidR="00942040">
        <w:t>e</w:t>
      </w:r>
      <w:r>
        <w:t xml:space="preserve"> </w:t>
      </w:r>
      <w:r w:rsidR="00354DAC">
        <w:t>for each cluster</w:t>
      </w:r>
      <w:r w:rsidR="00774A10">
        <w:t xml:space="preserve">; place the </w:t>
      </w:r>
      <w:r w:rsidR="00FA43DD">
        <w:t>output</w:t>
      </w:r>
      <w:r w:rsidR="00774A10">
        <w:t xml:space="preserve"> file into</w:t>
      </w:r>
      <w:r w:rsidR="00FA43DD">
        <w:t xml:space="preserve"> a new directory </w:t>
      </w:r>
      <w:r w:rsidR="00501E14">
        <w:t>“</w:t>
      </w:r>
      <w:r w:rsidR="00125D94">
        <w:t>ASU</w:t>
      </w:r>
      <w:r w:rsidR="00501E14">
        <w:t>”.</w:t>
      </w:r>
      <w:r w:rsidR="00CF1796">
        <w:t xml:space="preserve"> Check Stacks documentation for details and explanation of parameters.</w:t>
      </w:r>
    </w:p>
    <w:p w14:paraId="4B4C8C1F" w14:textId="358C7C16" w:rsidR="00501E14" w:rsidRDefault="00501E14" w:rsidP="00501E14">
      <w:pPr>
        <w:pStyle w:val="ListParagraph"/>
      </w:pPr>
      <w:r>
        <w:t>The script:</w:t>
      </w:r>
    </w:p>
    <w:p w14:paraId="26B66A5E" w14:textId="08249B32" w:rsidR="00804B6D" w:rsidRDefault="00FA43DD" w:rsidP="00804B6D">
      <w:pPr>
        <w:pStyle w:val="ListParagraph"/>
        <w:rPr>
          <w:i/>
        </w:rPr>
      </w:pPr>
      <w:r>
        <w:rPr>
          <w:i/>
        </w:rPr>
        <w:t>stacks</w:t>
      </w:r>
      <w:r w:rsidR="00804B6D" w:rsidRPr="00804B6D">
        <w:rPr>
          <w:i/>
        </w:rPr>
        <w:t>/1.44/bin/ustacks -t fastq -f BCfin/sample</w:t>
      </w:r>
      <w:r w:rsidR="00501E14">
        <w:rPr>
          <w:i/>
        </w:rPr>
        <w:t>1</w:t>
      </w:r>
      <w:r w:rsidR="00804B6D" w:rsidRPr="00804B6D">
        <w:rPr>
          <w:i/>
        </w:rPr>
        <w:t xml:space="preserve">.fq </w:t>
      </w:r>
      <w:r>
        <w:rPr>
          <w:i/>
        </w:rPr>
        <w:t xml:space="preserve">-o </w:t>
      </w:r>
      <w:r w:rsidR="00125D94">
        <w:rPr>
          <w:i/>
        </w:rPr>
        <w:t>ASU</w:t>
      </w:r>
      <w:r>
        <w:rPr>
          <w:i/>
        </w:rPr>
        <w:t xml:space="preserve">/ </w:t>
      </w:r>
      <w:r w:rsidR="00804B6D" w:rsidRPr="00804B6D">
        <w:rPr>
          <w:i/>
        </w:rPr>
        <w:t xml:space="preserve">-I 1 -m 2 -M </w:t>
      </w:r>
      <w:r w:rsidR="008968DC">
        <w:rPr>
          <w:i/>
        </w:rPr>
        <w:t>1</w:t>
      </w:r>
      <w:r w:rsidR="008968DC" w:rsidRPr="00804B6D">
        <w:rPr>
          <w:i/>
        </w:rPr>
        <w:t xml:space="preserve"> </w:t>
      </w:r>
      <w:r w:rsidR="00804B6D" w:rsidRPr="00804B6D">
        <w:rPr>
          <w:i/>
        </w:rPr>
        <w:t xml:space="preserve">-N </w:t>
      </w:r>
      <w:r w:rsidR="008968DC">
        <w:rPr>
          <w:i/>
        </w:rPr>
        <w:t>1</w:t>
      </w:r>
      <w:r w:rsidR="008968DC" w:rsidRPr="00804B6D">
        <w:rPr>
          <w:i/>
        </w:rPr>
        <w:t xml:space="preserve"> </w:t>
      </w:r>
      <w:r w:rsidR="00804B6D" w:rsidRPr="00804B6D">
        <w:rPr>
          <w:i/>
        </w:rPr>
        <w:t>-H --max_locus_stacks 2</w:t>
      </w:r>
    </w:p>
    <w:p w14:paraId="73C0B339" w14:textId="6654FE40" w:rsidR="00501E14" w:rsidRDefault="00501E14" w:rsidP="00804B6D">
      <w:pPr>
        <w:pStyle w:val="ListParagraph"/>
        <w:rPr>
          <w:i/>
        </w:rPr>
      </w:pPr>
    </w:p>
    <w:p w14:paraId="1F2E6CAD" w14:textId="3FF9540E" w:rsidR="00BE0F01" w:rsidRDefault="00E61E3D" w:rsidP="00804B6D">
      <w:pPr>
        <w:pStyle w:val="ListParagraph"/>
      </w:pPr>
      <w:r>
        <w:rPr>
          <w:noProof/>
          <w:lang w:eastAsia="en-US"/>
        </w:rPr>
        <w:lastRenderedPageBreak/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7EEB7D1D" wp14:editId="2A1FF1EC">
                <wp:simplePos x="0" y="0"/>
                <wp:positionH relativeFrom="margin">
                  <wp:align>right</wp:align>
                </wp:positionH>
                <wp:positionV relativeFrom="paragraph">
                  <wp:posOffset>453390</wp:posOffset>
                </wp:positionV>
                <wp:extent cx="5467350" cy="2076450"/>
                <wp:effectExtent l="0" t="0" r="19050" b="19050"/>
                <wp:wrapSquare wrapText="bothSides"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2076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7D4422" w14:textId="37E75A48" w:rsidR="003270E9" w:rsidRDefault="00507BB9" w:rsidP="00F94036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3270E9">
                              <w:t>(using demo files):</w:t>
                            </w:r>
                          </w:p>
                          <w:p w14:paraId="43B4EEE2" w14:textId="77777777" w:rsidR="003270E9" w:rsidRPr="004D48ED" w:rsidRDefault="003270E9" w:rsidP="003270E9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kdir temp</w:t>
                            </w:r>
                          </w:p>
                          <w:p w14:paraId="39B0A15E" w14:textId="515464B7" w:rsidR="003270E9" w:rsidRDefault="003270E9" w:rsidP="003270E9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4D48ED">
                              <w:rPr>
                                <w:i/>
                              </w:rPr>
                              <w:t>$ mv *.Comb. * *.Solo.* temp</w:t>
                            </w:r>
                          </w:p>
                          <w:p w14:paraId="6823821B" w14:textId="62187027" w:rsidR="00DA64DA" w:rsidRDefault="00DA64DA" w:rsidP="003270E9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mkdir BCfin</w:t>
                            </w:r>
                          </w:p>
                          <w:p w14:paraId="3A8252F3" w14:textId="483D0632" w:rsidR="003270E9" w:rsidRPr="00AA533F" w:rsidRDefault="00DA64DA" w:rsidP="003270E9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="003270E9" w:rsidRPr="00AA533F">
                              <w:rPr>
                                <w:i/>
                              </w:rPr>
                              <w:t>mv *.fq ../BCfin</w:t>
                            </w:r>
                          </w:p>
                          <w:p w14:paraId="34B50CD8" w14:textId="169A1683" w:rsidR="003270E9" w:rsidRDefault="003270E9" w:rsidP="003270E9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AA533F">
                              <w:rPr>
                                <w:i/>
                              </w:rPr>
                              <w:t>$ cd ../BCfin</w:t>
                            </w:r>
                          </w:p>
                          <w:p w14:paraId="305E6F9D" w14:textId="35FB0149" w:rsidR="00233D1C" w:rsidRPr="00AA533F" w:rsidRDefault="00233D1C" w:rsidP="003270E9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mkdir ASU</w:t>
                            </w:r>
                          </w:p>
                          <w:p w14:paraId="20BA88C5" w14:textId="77777777" w:rsidR="003270E9" w:rsidRDefault="003270E9" w:rsidP="003270E9">
                            <w:pPr>
                              <w:contextualSpacing/>
                              <w:rPr>
                                <w:i/>
                              </w:rPr>
                            </w:pPr>
                            <w:r w:rsidRPr="00AA533F">
                              <w:rPr>
                                <w:i/>
                              </w:rPr>
                              <w:t>$ ustacks -t fastq -f 1M_</w:t>
                            </w:r>
                            <w:r>
                              <w:rPr>
                                <w:i/>
                              </w:rPr>
                              <w:t>PM-</w:t>
                            </w:r>
                            <w:r w:rsidRPr="00AA533F">
                              <w:rPr>
                                <w:i/>
                              </w:rPr>
                              <w:t>KNE10.fq -o ../ASU -I 1 -m 2 -M 1 -N 1 -H --max_locus_stacks 2</w:t>
                            </w:r>
                          </w:p>
                          <w:p w14:paraId="07D700CD" w14:textId="185B6F8B" w:rsidR="003270E9" w:rsidRPr="003270E9" w:rsidRDefault="003270E9" w:rsidP="003270E9">
                            <w:pPr>
                              <w:spacing w:after="60"/>
                              <w:contextualSpacing/>
                            </w:pPr>
                          </w:p>
                          <w:p w14:paraId="6D427675" w14:textId="27994C5D" w:rsidR="003270E9" w:rsidRDefault="003270E9" w:rsidP="003270E9">
                            <w:pPr>
                              <w:contextualSpacing/>
                            </w:pPr>
                            <w:r>
                              <w:t>Do this for each of the three demo samples</w:t>
                            </w:r>
                            <w:r w:rsidR="005E4A9F"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EB7D1D" id="Text Box 3" o:spid="_x0000_s1031" type="#_x0000_t202" style="position:absolute;left:0;text-align:left;margin-left:379.3pt;margin-top:35.7pt;width:430.5pt;height:163.5pt;z-index:25166540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">
                <v:textbox>
                  <w:txbxContent>
                    <w:p w14:paraId="7E7D4422" w14:textId="37E75A48" w:rsidR="003270E9" w:rsidRDefault="00507BB9" w:rsidP="00F94036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3270E9">
                        <w:t>(using demo files):</w:t>
                      </w:r>
                    </w:p>
                    <w:p w14:paraId="43B4EEE2" w14:textId="77777777" w:rsidR="003270E9" w:rsidRPr="004D48ED" w:rsidRDefault="003270E9" w:rsidP="003270E9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kdir temp</w:t>
                      </w:r>
                    </w:p>
                    <w:p w14:paraId="39B0A15E" w14:textId="515464B7" w:rsidR="003270E9" w:rsidRDefault="003270E9" w:rsidP="003270E9">
                      <w:pPr>
                        <w:contextualSpacing/>
                        <w:rPr>
                          <w:i/>
                        </w:rPr>
                      </w:pPr>
                      <w:r w:rsidRPr="004D48ED">
                        <w:rPr>
                          <w:i/>
                        </w:rPr>
                        <w:t>$ mv *.Comb. * *.Solo.* temp</w:t>
                      </w:r>
                    </w:p>
                    <w:p w14:paraId="6823821B" w14:textId="62187027" w:rsidR="00DA64DA" w:rsidRDefault="00DA64DA" w:rsidP="003270E9">
                      <w:pPr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mkdir BCfin</w:t>
                      </w:r>
                    </w:p>
                    <w:p w14:paraId="3A8252F3" w14:textId="483D0632" w:rsidR="003270E9" w:rsidRPr="00AA533F" w:rsidRDefault="00DA64DA" w:rsidP="003270E9">
                      <w:pPr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="003270E9" w:rsidRPr="00AA533F">
                        <w:rPr>
                          <w:i/>
                        </w:rPr>
                        <w:t>mv *.fq ../BCfin</w:t>
                      </w:r>
                    </w:p>
                    <w:p w14:paraId="34B50CD8" w14:textId="169A1683" w:rsidR="003270E9" w:rsidRDefault="003270E9" w:rsidP="003270E9">
                      <w:pPr>
                        <w:contextualSpacing/>
                        <w:rPr>
                          <w:i/>
                        </w:rPr>
                      </w:pPr>
                      <w:r w:rsidRPr="00AA533F">
                        <w:rPr>
                          <w:i/>
                        </w:rPr>
                        <w:t>$ cd ../BCfin</w:t>
                      </w:r>
                    </w:p>
                    <w:p w14:paraId="305E6F9D" w14:textId="35FB0149" w:rsidR="00233D1C" w:rsidRPr="00AA533F" w:rsidRDefault="00233D1C" w:rsidP="003270E9">
                      <w:pPr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mkdir ASU</w:t>
                      </w:r>
                    </w:p>
                    <w:p w14:paraId="20BA88C5" w14:textId="77777777" w:rsidR="003270E9" w:rsidRDefault="003270E9" w:rsidP="003270E9">
                      <w:pPr>
                        <w:contextualSpacing/>
                        <w:rPr>
                          <w:i/>
                        </w:rPr>
                      </w:pPr>
                      <w:r w:rsidRPr="00AA533F">
                        <w:rPr>
                          <w:i/>
                        </w:rPr>
                        <w:t>$ ustacks -t fastq -f 1M_</w:t>
                      </w:r>
                      <w:r>
                        <w:rPr>
                          <w:i/>
                        </w:rPr>
                        <w:t>PM-</w:t>
                      </w:r>
                      <w:r w:rsidRPr="00AA533F">
                        <w:rPr>
                          <w:i/>
                        </w:rPr>
                        <w:t>KNE10.fq -o ../ASU -I 1 -m 2 -M 1 -N 1 -H --max_locus_stacks 2</w:t>
                      </w:r>
                    </w:p>
                    <w:p w14:paraId="07D700CD" w14:textId="185B6F8B" w:rsidR="003270E9" w:rsidRPr="003270E9" w:rsidRDefault="003270E9" w:rsidP="003270E9">
                      <w:pPr>
                        <w:spacing w:after="60"/>
                        <w:contextualSpacing/>
                      </w:pPr>
                    </w:p>
                    <w:p w14:paraId="6D427675" w14:textId="27994C5D" w:rsidR="003270E9" w:rsidRDefault="003270E9" w:rsidP="003270E9">
                      <w:pPr>
                        <w:contextualSpacing/>
                      </w:pPr>
                      <w:r>
                        <w:t>Do this for each of the three demo samples</w:t>
                      </w:r>
                      <w:r w:rsidR="005E4A9F">
                        <w:t>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BE0F01">
        <w:t xml:space="preserve">The </w:t>
      </w:r>
      <w:r w:rsidR="00232B3B">
        <w:t>parameters</w:t>
      </w:r>
      <w:r w:rsidR="00BE0F01">
        <w:t xml:space="preserve"> used in the stack formation will vary with the breedin</w:t>
      </w:r>
      <w:r w:rsidR="00232B3B">
        <w:t>g system and polymorphism level of the species under investigation.</w:t>
      </w:r>
    </w:p>
    <w:p w14:paraId="4440A16A" w14:textId="6C5625E9" w:rsidR="003270E9" w:rsidRDefault="003270E9" w:rsidP="00804B6D">
      <w:pPr>
        <w:pStyle w:val="ListParagraph"/>
      </w:pPr>
    </w:p>
    <w:p w14:paraId="3F1B65A0" w14:textId="5F1B6ADD" w:rsidR="002E13F0" w:rsidRDefault="002E13F0" w:rsidP="00B411A7">
      <w:pPr>
        <w:pStyle w:val="ListParagraph"/>
        <w:numPr>
          <w:ilvl w:val="0"/>
          <w:numId w:val="1"/>
        </w:numPr>
        <w:contextualSpacing w:val="0"/>
      </w:pPr>
      <w:r>
        <w:t xml:space="preserve">Use </w:t>
      </w:r>
      <w:r w:rsidR="00544C05">
        <w:t>‘</w:t>
      </w:r>
      <w:r w:rsidR="009E74FA" w:rsidRPr="00544C05">
        <w:rPr>
          <w:i/>
        </w:rPr>
        <w:t>c</w:t>
      </w:r>
      <w:r w:rsidRPr="00544C05">
        <w:rPr>
          <w:i/>
        </w:rPr>
        <w:t>stacks</w:t>
      </w:r>
      <w:r w:rsidR="00544C05">
        <w:t>’</w:t>
      </w:r>
      <w:r>
        <w:t xml:space="preserve"> to </w:t>
      </w:r>
      <w:r w:rsidR="00CF1796">
        <w:t xml:space="preserve">cluster consensus sequences </w:t>
      </w:r>
      <w:r w:rsidR="00B411A7">
        <w:t>(</w:t>
      </w:r>
      <w:r w:rsidR="00CF1796">
        <w:t xml:space="preserve">generated by </w:t>
      </w:r>
      <w:r w:rsidR="00B411A7">
        <w:t>‘</w:t>
      </w:r>
      <w:r w:rsidR="00CF1796" w:rsidRPr="00B411A7">
        <w:rPr>
          <w:i/>
        </w:rPr>
        <w:t>ustacks</w:t>
      </w:r>
      <w:r w:rsidR="00B411A7">
        <w:t>’)</w:t>
      </w:r>
      <w:r w:rsidR="00CF1796">
        <w:t xml:space="preserve"> across</w:t>
      </w:r>
      <w:r>
        <w:t xml:space="preserve"> samples</w:t>
      </w:r>
      <w:r w:rsidR="00FA43DD">
        <w:t xml:space="preserve"> and output to a new directory </w:t>
      </w:r>
      <w:r w:rsidR="009E74FA">
        <w:t>“</w:t>
      </w:r>
      <w:r w:rsidR="00FA43DD">
        <w:t>Cstacks</w:t>
      </w:r>
      <w:r w:rsidR="009E74FA">
        <w:t>”</w:t>
      </w:r>
      <w:r w:rsidR="00B411A7">
        <w:t>.  Check Stacks documentation for details and explanation of parameters.</w:t>
      </w:r>
    </w:p>
    <w:p w14:paraId="10D13666" w14:textId="77777777" w:rsidR="00B411A7" w:rsidRDefault="00B411A7" w:rsidP="00B411A7">
      <w:pPr>
        <w:pStyle w:val="ListParagraph"/>
      </w:pPr>
      <w:r>
        <w:t>The script:</w:t>
      </w:r>
    </w:p>
    <w:p w14:paraId="19167DEC" w14:textId="22821BF5" w:rsidR="00FA43DD" w:rsidRPr="009E74FA" w:rsidRDefault="00FA43DD" w:rsidP="00B411A7">
      <w:pPr>
        <w:pStyle w:val="ListParagraph"/>
        <w:contextualSpacing w:val="0"/>
        <w:rPr>
          <w:i/>
        </w:rPr>
      </w:pPr>
      <w:r w:rsidRPr="009E74FA">
        <w:rPr>
          <w:i/>
        </w:rPr>
        <w:t>Stacks/1.44/bin/cstacks -b 1 -s sample1 -s sample2 -s sample3 -o Csta</w:t>
      </w:r>
      <w:r w:rsidR="009E74FA" w:rsidRPr="009E74FA">
        <w:rPr>
          <w:i/>
        </w:rPr>
        <w:t>ck</w:t>
      </w:r>
      <w:r w:rsidRPr="009E74FA">
        <w:rPr>
          <w:i/>
        </w:rPr>
        <w:t>s/ -n 1 -p 8 --report_mmatches.</w:t>
      </w:r>
    </w:p>
    <w:p w14:paraId="7E4AC7C9" w14:textId="19E41BA3" w:rsidR="00232B3B" w:rsidRDefault="00FA43DD" w:rsidP="00804B6D">
      <w:pPr>
        <w:pStyle w:val="ListParagraph"/>
      </w:pPr>
      <w:r>
        <w:t xml:space="preserve">For large number of samples (more than 100), we suggest </w:t>
      </w:r>
      <w:r w:rsidR="002C2CAC">
        <w:t xml:space="preserve">to </w:t>
      </w:r>
      <w:r>
        <w:t xml:space="preserve">set -p as high as possible (maximum to CPU threads of computer) to </w:t>
      </w:r>
      <w:r w:rsidR="00CE4A31">
        <w:t>de</w:t>
      </w:r>
      <w:r>
        <w:t xml:space="preserve">crease calculation </w:t>
      </w:r>
      <w:r w:rsidR="00CE4A31">
        <w:t>duration.</w:t>
      </w:r>
      <w:r w:rsidR="00232B3B">
        <w:t xml:space="preserve">  </w:t>
      </w:r>
      <w:r w:rsidR="00942040">
        <w:t>‘cstacks’ on</w:t>
      </w:r>
      <w:r w:rsidR="00CD3CDF">
        <w:t xml:space="preserve"> a</w:t>
      </w:r>
      <w:r w:rsidR="00942040">
        <w:t xml:space="preserve"> large number of samples is computationally very intensive.  ‘AS</w:t>
      </w:r>
      <w:r w:rsidR="00CD3CDF">
        <w:t>u</w:t>
      </w:r>
      <w:r w:rsidR="00942040">
        <w:t>stacks’ (see below) can be run as an alternative</w:t>
      </w:r>
      <w:r w:rsidR="00CD3CDF">
        <w:t xml:space="preserve"> (recommended)</w:t>
      </w:r>
      <w:r w:rsidR="00942040">
        <w:t xml:space="preserve">.  </w:t>
      </w:r>
      <w:r w:rsidR="00232B3B">
        <w:t xml:space="preserve">As for </w:t>
      </w:r>
      <w:r w:rsidR="00232B3B">
        <w:rPr>
          <w:i/>
        </w:rPr>
        <w:t>‘ustacks</w:t>
      </w:r>
      <w:r w:rsidR="00232B3B">
        <w:t>’, parameters will need to be adjusted based on polymorphism level of the species under investigation.</w:t>
      </w:r>
    </w:p>
    <w:p w14:paraId="610E595D" w14:textId="397E5110" w:rsidR="00FA43DD" w:rsidRDefault="00FA43DD" w:rsidP="00804B6D">
      <w:pPr>
        <w:pStyle w:val="ListParagraph"/>
      </w:pPr>
    </w:p>
    <w:p w14:paraId="7E8728A9" w14:textId="21E46D11" w:rsidR="002E13F0" w:rsidRDefault="002E13F0" w:rsidP="002E13F0">
      <w:pPr>
        <w:pStyle w:val="ListParagraph"/>
        <w:numPr>
          <w:ilvl w:val="0"/>
          <w:numId w:val="1"/>
        </w:numPr>
      </w:pPr>
      <w:r>
        <w:t xml:space="preserve">Filter </w:t>
      </w:r>
      <w:r w:rsidR="009C7153">
        <w:t>c</w:t>
      </w:r>
      <w:r>
        <w:t>stacks output and generate reference sequence.</w:t>
      </w:r>
    </w:p>
    <w:p w14:paraId="222FE078" w14:textId="5E413421" w:rsidR="002C2CAC" w:rsidRDefault="002C2CAC" w:rsidP="00D7646B">
      <w:pPr>
        <w:pStyle w:val="ListParagraph"/>
        <w:contextualSpacing w:val="0"/>
      </w:pPr>
      <w:r>
        <w:t xml:space="preserve">In </w:t>
      </w:r>
      <w:r w:rsidR="00125D94">
        <w:t>‘</w:t>
      </w:r>
      <w:r>
        <w:t>Cstacks</w:t>
      </w:r>
      <w:r w:rsidR="00125D94">
        <w:t>’</w:t>
      </w:r>
      <w:r>
        <w:t xml:space="preserve"> folder, use </w:t>
      </w:r>
      <w:r w:rsidRPr="009C7153">
        <w:rPr>
          <w:i/>
        </w:rPr>
        <w:t>FCT.pl</w:t>
      </w:r>
      <w:r w:rsidR="009C7153">
        <w:t xml:space="preserve"> to</w:t>
      </w:r>
      <w:r>
        <w:t xml:space="preserve"> filter</w:t>
      </w:r>
      <w:r w:rsidR="009C7153">
        <w:t xml:space="preserve"> the tags generated by ‘</w:t>
      </w:r>
      <w:r w:rsidR="009C7153" w:rsidRPr="009C7153">
        <w:rPr>
          <w:i/>
        </w:rPr>
        <w:t>c</w:t>
      </w:r>
      <w:r w:rsidRPr="009C7153">
        <w:rPr>
          <w:i/>
        </w:rPr>
        <w:t>stacks</w:t>
      </w:r>
      <w:r w:rsidR="009C7153">
        <w:t>’</w:t>
      </w:r>
      <w:r>
        <w:t xml:space="preserve">; </w:t>
      </w:r>
      <w:r w:rsidR="00D7646B">
        <w:t>th</w:t>
      </w:r>
      <w:r>
        <w:t>e minimum (will determine the number of missing data allowed) and maximum number of accession (typically all accessions) that have to be included in a consensus stack is given</w:t>
      </w:r>
      <w:r w:rsidR="00D7646B">
        <w:t xml:space="preserve"> by the first and second numbers; only consensus tags will be selected that consist of maximum one ‘</w:t>
      </w:r>
      <w:r w:rsidR="00D7646B" w:rsidRPr="00D7646B">
        <w:rPr>
          <w:i/>
        </w:rPr>
        <w:t>ustack</w:t>
      </w:r>
      <w:r w:rsidR="00EF5947">
        <w:t>’ tag per accession.</w:t>
      </w:r>
      <w:r w:rsidR="00D7646B">
        <w:t xml:space="preserve">  </w:t>
      </w:r>
    </w:p>
    <w:p w14:paraId="13621C5F" w14:textId="77777777" w:rsidR="00D7646B" w:rsidRDefault="00D7646B" w:rsidP="00D7646B">
      <w:pPr>
        <w:pStyle w:val="ListParagraph"/>
      </w:pPr>
      <w:r>
        <w:t>The script:</w:t>
      </w:r>
    </w:p>
    <w:p w14:paraId="21C325DA" w14:textId="77777777" w:rsidR="002C2CAC" w:rsidRPr="00CC317B" w:rsidRDefault="002C2CAC" w:rsidP="00D7646B">
      <w:pPr>
        <w:pStyle w:val="ListParagraph"/>
        <w:contextualSpacing w:val="0"/>
        <w:rPr>
          <w:i/>
        </w:rPr>
      </w:pPr>
      <w:r w:rsidRPr="00CC317B">
        <w:rPr>
          <w:i/>
        </w:rPr>
        <w:t>perl FCT.pl batch_1.catalog.tags.tsv 2 3</w:t>
      </w:r>
    </w:p>
    <w:p w14:paraId="568FCFE5" w14:textId="77777777" w:rsidR="002C2CAC" w:rsidRDefault="002C2CAC" w:rsidP="002C2CAC">
      <w:pPr>
        <w:pStyle w:val="ListParagraph"/>
      </w:pPr>
      <w:r>
        <w:t>Then rename the output to reference.</w:t>
      </w:r>
    </w:p>
    <w:p w14:paraId="2F3972F6" w14:textId="49313D6A" w:rsidR="00DB538B" w:rsidRDefault="002C2CAC" w:rsidP="00DB538B">
      <w:pPr>
        <w:pStyle w:val="ListParagraph"/>
        <w:rPr>
          <w:i/>
        </w:rPr>
      </w:pPr>
      <w:r w:rsidRPr="00CC317B">
        <w:rPr>
          <w:i/>
        </w:rPr>
        <w:t>mv cstacks_output_uni</w:t>
      </w:r>
      <w:r w:rsidR="009A0E10">
        <w:rPr>
          <w:i/>
        </w:rPr>
        <w:t>que_consensus_multi_fasta ref.fa</w:t>
      </w:r>
    </w:p>
    <w:p w14:paraId="010DE174" w14:textId="0C8EDFBB" w:rsidR="00DB538B" w:rsidRDefault="00DB538B" w:rsidP="00DB538B">
      <w:pPr>
        <w:pStyle w:val="ListParagraph"/>
        <w:rPr>
          <w:i/>
        </w:rPr>
      </w:pPr>
    </w:p>
    <w:p w14:paraId="7A6D6E31" w14:textId="1C6EA15F" w:rsidR="00BB62EF" w:rsidRDefault="00BB62EF" w:rsidP="00D04373">
      <w:pPr>
        <w:pStyle w:val="ListParagraph"/>
        <w:ind w:left="0"/>
        <w:contextualSpacing w:val="0"/>
      </w:pPr>
      <w:r>
        <w:t>To use the ‘</w:t>
      </w:r>
      <w:r w:rsidRPr="00774A10">
        <w:rPr>
          <w:i/>
        </w:rPr>
        <w:t>ASustacks</w:t>
      </w:r>
      <w:r>
        <w:t>’ module instead of ‘</w:t>
      </w:r>
      <w:r w:rsidRPr="00774A10">
        <w:rPr>
          <w:i/>
        </w:rPr>
        <w:t>cstsacks</w:t>
      </w:r>
      <w:r>
        <w:t xml:space="preserve">’ for the generation of </w:t>
      </w:r>
      <w:r w:rsidR="00774A10">
        <w:t>stacks across accessions</w:t>
      </w:r>
      <w:r w:rsidR="00CD3CDF">
        <w:t xml:space="preserve"> (recommended)</w:t>
      </w:r>
      <w:r w:rsidR="00774A10">
        <w:t>,  replace steps 8 and</w:t>
      </w:r>
      <w:r>
        <w:t xml:space="preserve"> 9 with the steps listed below:</w:t>
      </w:r>
    </w:p>
    <w:p w14:paraId="3AE511C3" w14:textId="5F346358" w:rsidR="00BB62EF" w:rsidRDefault="00BB62EF" w:rsidP="00BB62EF">
      <w:pPr>
        <w:pStyle w:val="ListParagraph"/>
        <w:numPr>
          <w:ilvl w:val="0"/>
          <w:numId w:val="7"/>
        </w:numPr>
        <w:tabs>
          <w:tab w:val="left" w:pos="1080"/>
        </w:tabs>
        <w:ind w:firstLine="0"/>
      </w:pPr>
      <w:r>
        <w:lastRenderedPageBreak/>
        <w:t>Copy the python script ‘</w:t>
      </w:r>
      <w:r w:rsidRPr="00817C73">
        <w:rPr>
          <w:i/>
        </w:rPr>
        <w:t>A</w:t>
      </w:r>
      <w:r>
        <w:rPr>
          <w:i/>
        </w:rPr>
        <w:t>Su</w:t>
      </w:r>
      <w:r w:rsidRPr="00817C73">
        <w:rPr>
          <w:i/>
        </w:rPr>
        <w:t>stacks.py</w:t>
      </w:r>
      <w:r>
        <w:t>’ to the “</w:t>
      </w:r>
      <w:r w:rsidR="00125D94">
        <w:t>ASU</w:t>
      </w:r>
      <w:r>
        <w:t>” folder, and run ‘</w:t>
      </w:r>
      <w:r>
        <w:rPr>
          <w:i/>
        </w:rPr>
        <w:t>ASustacks.py</w:t>
      </w:r>
      <w:r>
        <w:t>’ for each sample:</w:t>
      </w:r>
    </w:p>
    <w:p w14:paraId="4AA9BCAE" w14:textId="77777777" w:rsidR="00B5698F" w:rsidRDefault="00B5698F" w:rsidP="00B5698F">
      <w:pPr>
        <w:pStyle w:val="ListParagraph"/>
        <w:tabs>
          <w:tab w:val="left" w:pos="1080"/>
        </w:tabs>
        <w:spacing w:after="0"/>
        <w:contextualSpacing w:val="0"/>
        <w:rPr>
          <w:i/>
        </w:rPr>
      </w:pPr>
    </w:p>
    <w:p w14:paraId="00E72B27" w14:textId="64D7ECF1" w:rsidR="00BB62EF" w:rsidRPr="00A37284" w:rsidRDefault="00BB62EF" w:rsidP="00BB62EF">
      <w:pPr>
        <w:pStyle w:val="ListParagraph"/>
        <w:tabs>
          <w:tab w:val="left" w:pos="1080"/>
        </w:tabs>
        <w:contextualSpacing w:val="0"/>
        <w:rPr>
          <w:i/>
        </w:rPr>
      </w:pPr>
      <w:r w:rsidRPr="00817C73">
        <w:rPr>
          <w:i/>
        </w:rPr>
        <w:t xml:space="preserve">python3 </w:t>
      </w:r>
      <w:r>
        <w:rPr>
          <w:i/>
        </w:rPr>
        <w:t>ASustacks</w:t>
      </w:r>
      <w:r w:rsidRPr="00817C73">
        <w:rPr>
          <w:i/>
        </w:rPr>
        <w:t>.py</w:t>
      </w:r>
    </w:p>
    <w:p w14:paraId="3F6F2B52" w14:textId="3F779C5C" w:rsidR="00BB62EF" w:rsidRDefault="00125D94" w:rsidP="00D04373">
      <w:pPr>
        <w:pStyle w:val="ListParagraph"/>
        <w:tabs>
          <w:tab w:val="left" w:pos="1080"/>
        </w:tabs>
        <w:contextualSpacing w:val="0"/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69504" behindDoc="0" locked="0" layoutInCell="1" allowOverlap="1" wp14:anchorId="0DC710A6" wp14:editId="7655D6CD">
                <wp:simplePos x="0" y="0"/>
                <wp:positionH relativeFrom="margin">
                  <wp:align>right</wp:align>
                </wp:positionH>
                <wp:positionV relativeFrom="paragraph">
                  <wp:posOffset>451485</wp:posOffset>
                </wp:positionV>
                <wp:extent cx="5467350" cy="1485900"/>
                <wp:effectExtent l="0" t="0" r="19050" b="19050"/>
                <wp:wrapSquare wrapText="bothSides"/>
                <wp:docPr id="5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1485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BDA142A" w14:textId="4B134054" w:rsidR="00125D94" w:rsidRDefault="00507BB9" w:rsidP="00B5698F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125D94">
                              <w:t>(using demo files):</w:t>
                            </w:r>
                          </w:p>
                          <w:p w14:paraId="48443D57" w14:textId="77777777" w:rsidR="00125D94" w:rsidRDefault="00125D94" w:rsidP="00125D94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cd ../ASU</w:t>
                            </w:r>
                          </w:p>
                          <w:p w14:paraId="7CF20147" w14:textId="77777777" w:rsidR="00125D94" w:rsidRDefault="00125D94" w:rsidP="00125D94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python3 ASustacks.py </w:t>
                            </w:r>
                          </w:p>
                          <w:p w14:paraId="6B27F65A" w14:textId="35B40C33" w:rsidR="00125D94" w:rsidRDefault="00125D94" w:rsidP="00125D94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 xml:space="preserve">When asked </w:t>
                            </w:r>
                            <w:r w:rsidR="00B5698F">
                              <w:t>to</w:t>
                            </w:r>
                            <w:r>
                              <w:t xml:space="preserve"> </w:t>
                            </w:r>
                            <w:r w:rsidR="00A8308A" w:rsidRPr="00A8308A">
                              <w:t>'Enter the Ustacks output tags.tsv file:'</w:t>
                            </w:r>
                            <w:r>
                              <w:t xml:space="preserve">, enter: </w:t>
                            </w:r>
                            <w:r w:rsidR="00923F09" w:rsidRPr="00923F09">
                              <w:t>1M_PM-KNE10.tags.tsv</w:t>
                            </w:r>
                            <w:r w:rsidRPr="004D48ED">
                              <w:rPr>
                                <w:i/>
                              </w:rPr>
                              <w:t xml:space="preserve"> </w:t>
                            </w:r>
                          </w:p>
                          <w:p w14:paraId="1405A1F4" w14:textId="041BC09F" w:rsidR="00A8308A" w:rsidRPr="00B5698F" w:rsidRDefault="00A8308A" w:rsidP="00125D94">
                            <w:pPr>
                              <w:contextualSpacing/>
                            </w:pPr>
                            <w:r>
                              <w:t xml:space="preserve">When asked </w:t>
                            </w:r>
                            <w:r w:rsidR="00B5698F">
                              <w:t>to</w:t>
                            </w:r>
                            <w:r w:rsidR="00B5698F">
                              <w:t xml:space="preserve"> </w:t>
                            </w:r>
                            <w:r w:rsidRPr="00A8308A">
                              <w:t>'Enter the output fastq filename:'</w:t>
                            </w:r>
                            <w:r>
                              <w:t>, enter: 1M_PM-KNE10.fq</w:t>
                            </w:r>
                          </w:p>
                          <w:p w14:paraId="2DEC99D4" w14:textId="77777777" w:rsidR="00125D94" w:rsidRDefault="00125D94" w:rsidP="00125D94">
                            <w:pPr>
                              <w:contextualSpacing/>
                              <w:rPr>
                                <w:i/>
                              </w:rPr>
                            </w:pPr>
                          </w:p>
                          <w:p w14:paraId="6D953BEE" w14:textId="07C36457" w:rsidR="00125D94" w:rsidRDefault="00125D94" w:rsidP="00125D94">
                            <w:pPr>
                              <w:contextualSpacing/>
                            </w:pPr>
                            <w:r>
                              <w:t>Do this for each of the three demo sample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C710A6" id="Text Box 5" o:spid="_x0000_s1032" type="#_x0000_t202" style="position:absolute;left:0;text-align:left;margin-left:379.3pt;margin-top:35.55pt;width:430.5pt;height:117pt;z-index:25166950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">
                <v:textbox>
                  <w:txbxContent>
                    <w:p w14:paraId="0BDA142A" w14:textId="4B134054" w:rsidR="00125D94" w:rsidRDefault="00507BB9" w:rsidP="00B5698F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125D94">
                        <w:t>(using demo files):</w:t>
                      </w:r>
                    </w:p>
                    <w:p w14:paraId="48443D57" w14:textId="77777777" w:rsidR="00125D94" w:rsidRDefault="00125D94" w:rsidP="00125D94">
                      <w:pPr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cd ../ASU</w:t>
                      </w:r>
                    </w:p>
                    <w:p w14:paraId="7CF20147" w14:textId="77777777" w:rsidR="00125D94" w:rsidRDefault="00125D94" w:rsidP="00125D94">
                      <w:pPr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python3 ASustacks.py </w:t>
                      </w:r>
                    </w:p>
                    <w:p w14:paraId="6B27F65A" w14:textId="35B40C33" w:rsidR="00125D94" w:rsidRDefault="00125D94" w:rsidP="00125D94">
                      <w:pPr>
                        <w:contextualSpacing/>
                        <w:rPr>
                          <w:i/>
                        </w:rPr>
                      </w:pPr>
                      <w:r>
                        <w:t xml:space="preserve">When asked </w:t>
                      </w:r>
                      <w:r w:rsidR="00B5698F">
                        <w:t>to</w:t>
                      </w:r>
                      <w:r>
                        <w:t xml:space="preserve"> </w:t>
                      </w:r>
                      <w:r w:rsidR="00A8308A" w:rsidRPr="00A8308A">
                        <w:t>'Enter the Ustacks output tags.tsv file:'</w:t>
                      </w:r>
                      <w:r>
                        <w:t xml:space="preserve">, enter: </w:t>
                      </w:r>
                      <w:r w:rsidR="00923F09" w:rsidRPr="00923F09">
                        <w:t>1M_PM-KNE10.tags.tsv</w:t>
                      </w:r>
                      <w:r w:rsidRPr="004D48ED">
                        <w:rPr>
                          <w:i/>
                        </w:rPr>
                        <w:t xml:space="preserve"> </w:t>
                      </w:r>
                    </w:p>
                    <w:p w14:paraId="1405A1F4" w14:textId="041BC09F" w:rsidR="00A8308A" w:rsidRPr="00B5698F" w:rsidRDefault="00A8308A" w:rsidP="00125D94">
                      <w:pPr>
                        <w:contextualSpacing/>
                      </w:pPr>
                      <w:r>
                        <w:t xml:space="preserve">When asked </w:t>
                      </w:r>
                      <w:r w:rsidR="00B5698F">
                        <w:t>to</w:t>
                      </w:r>
                      <w:r w:rsidR="00B5698F">
                        <w:t xml:space="preserve"> </w:t>
                      </w:r>
                      <w:r w:rsidRPr="00A8308A">
                        <w:t>'Enter the output fastq filename:'</w:t>
                      </w:r>
                      <w:r>
                        <w:t>, enter: 1M_PM-KNE10.fq</w:t>
                      </w:r>
                    </w:p>
                    <w:p w14:paraId="2DEC99D4" w14:textId="77777777" w:rsidR="00125D94" w:rsidRDefault="00125D94" w:rsidP="00125D94">
                      <w:pPr>
                        <w:contextualSpacing/>
                        <w:rPr>
                          <w:i/>
                        </w:rPr>
                      </w:pPr>
                    </w:p>
                    <w:p w14:paraId="6D953BEE" w14:textId="07C36457" w:rsidR="00125D94" w:rsidRDefault="00125D94" w:rsidP="00125D94">
                      <w:pPr>
                        <w:contextualSpacing/>
                      </w:pPr>
                      <w:r>
                        <w:t>Do this for each of the three demo samples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BB62EF">
        <w:t xml:space="preserve">The script will ask for the file input; </w:t>
      </w:r>
      <w:r w:rsidR="00BB62EF" w:rsidRPr="006C721A">
        <w:t xml:space="preserve">enter the full name of the </w:t>
      </w:r>
      <w:r w:rsidR="00BB62EF" w:rsidRPr="006C721A">
        <w:rPr>
          <w:i/>
        </w:rPr>
        <w:t>tags.tsv</w:t>
      </w:r>
      <w:r w:rsidR="00BB62EF" w:rsidRPr="006C721A">
        <w:t xml:space="preserve"> file for </w:t>
      </w:r>
      <w:r w:rsidR="00BB62EF">
        <w:t xml:space="preserve">a </w:t>
      </w:r>
      <w:r w:rsidR="00BB62EF" w:rsidRPr="006C721A">
        <w:t>sample</w:t>
      </w:r>
      <w:r w:rsidR="00BB62EF">
        <w:t xml:space="preserve"> (for example, sample1.tags.tsv). The script will output an artificial .fastq file </w:t>
      </w:r>
      <w:r w:rsidR="00BB62EF" w:rsidRPr="00817C73">
        <w:rPr>
          <w:i/>
        </w:rPr>
        <w:t>sample1_u.fq</w:t>
      </w:r>
      <w:r w:rsidR="00BB62EF">
        <w:t>.</w:t>
      </w:r>
    </w:p>
    <w:p w14:paraId="0CE36D05" w14:textId="61281EF3" w:rsidR="00125D94" w:rsidRDefault="00125D94" w:rsidP="007D089A">
      <w:pPr>
        <w:pStyle w:val="ListParagraph"/>
        <w:tabs>
          <w:tab w:val="left" w:pos="1080"/>
        </w:tabs>
        <w:spacing w:after="0"/>
        <w:contextualSpacing w:val="0"/>
      </w:pPr>
    </w:p>
    <w:p w14:paraId="212D9DE8" w14:textId="77777777" w:rsidR="00BB62EF" w:rsidRDefault="00BB62EF" w:rsidP="00BB62EF">
      <w:pPr>
        <w:pStyle w:val="ListParagraph"/>
        <w:numPr>
          <w:ilvl w:val="0"/>
          <w:numId w:val="7"/>
        </w:numPr>
        <w:tabs>
          <w:tab w:val="left" w:pos="1080"/>
        </w:tabs>
        <w:spacing w:after="0"/>
        <w:ind w:firstLine="0"/>
      </w:pPr>
      <w:r>
        <w:t>Merge the artificial .fastq files from all samples into a single file. Use the script below:</w:t>
      </w:r>
    </w:p>
    <w:p w14:paraId="6E0F96DC" w14:textId="77777777" w:rsidR="00BB62EF" w:rsidRPr="00817C73" w:rsidRDefault="00BB62EF" w:rsidP="00BB62EF">
      <w:pPr>
        <w:pStyle w:val="ListParagraph"/>
        <w:tabs>
          <w:tab w:val="left" w:pos="1080"/>
        </w:tabs>
        <w:contextualSpacing w:val="0"/>
        <w:rPr>
          <w:i/>
        </w:rPr>
      </w:pPr>
      <w:r w:rsidRPr="00817C73">
        <w:rPr>
          <w:i/>
        </w:rPr>
        <w:t>cat sample1_u.fq sampl</w:t>
      </w:r>
      <w:r>
        <w:rPr>
          <w:i/>
        </w:rPr>
        <w:t>e</w:t>
      </w:r>
      <w:r w:rsidRPr="00817C73">
        <w:rPr>
          <w:i/>
        </w:rPr>
        <w:t>2_u.fq sample3_u.fq &gt; all_u.fastq</w:t>
      </w:r>
    </w:p>
    <w:p w14:paraId="671B5DFF" w14:textId="77777777" w:rsidR="00BB62EF" w:rsidRDefault="00BB62EF" w:rsidP="00BB62EF">
      <w:pPr>
        <w:pStyle w:val="ListParagraph"/>
        <w:tabs>
          <w:tab w:val="left" w:pos="1080"/>
        </w:tabs>
        <w:spacing w:after="0"/>
      </w:pPr>
      <w:r>
        <w:t>Run ‘</w:t>
      </w:r>
      <w:r w:rsidRPr="006C721A">
        <w:rPr>
          <w:i/>
        </w:rPr>
        <w:t>ustacks</w:t>
      </w:r>
      <w:r>
        <w:rPr>
          <w:i/>
        </w:rPr>
        <w:t>’</w:t>
      </w:r>
      <w:r>
        <w:t xml:space="preserve"> on the file </w:t>
      </w:r>
      <w:r w:rsidRPr="006C721A">
        <w:rPr>
          <w:i/>
        </w:rPr>
        <w:t>all_u.fq</w:t>
      </w:r>
      <w:r>
        <w:t xml:space="preserve"> using the script:</w:t>
      </w:r>
    </w:p>
    <w:p w14:paraId="1FF1E504" w14:textId="3544F1CD" w:rsidR="00BB62EF" w:rsidRDefault="007554D2" w:rsidP="00BB62EF">
      <w:pPr>
        <w:pStyle w:val="ListParagraph"/>
        <w:tabs>
          <w:tab w:val="left" w:pos="1080"/>
        </w:tabs>
        <w:contextualSpacing w:val="0"/>
        <w:rPr>
          <w:i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097EA446" wp14:editId="5272107D">
                <wp:simplePos x="0" y="0"/>
                <wp:positionH relativeFrom="margin">
                  <wp:align>right</wp:align>
                </wp:positionH>
                <wp:positionV relativeFrom="paragraph">
                  <wp:posOffset>316865</wp:posOffset>
                </wp:positionV>
                <wp:extent cx="5467350" cy="723900"/>
                <wp:effectExtent l="0" t="0" r="19050" b="19050"/>
                <wp:wrapSquare wrapText="bothSides"/>
                <wp:docPr id="6" name="Text 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723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F7C141" w14:textId="22F65D7E" w:rsidR="007554D2" w:rsidRDefault="00507BB9" w:rsidP="007D089A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7554D2">
                              <w:t>(using demo files):</w:t>
                            </w:r>
                          </w:p>
                          <w:p w14:paraId="057232F5" w14:textId="77777777" w:rsidR="007554D2" w:rsidRDefault="007554D2" w:rsidP="007D089A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cat </w:t>
                            </w:r>
                            <w:r w:rsidRPr="00AA533F">
                              <w:rPr>
                                <w:i/>
                              </w:rPr>
                              <w:t>1M_</w:t>
                            </w:r>
                            <w:r>
                              <w:rPr>
                                <w:i/>
                              </w:rPr>
                              <w:t>PM-</w:t>
                            </w:r>
                            <w:r w:rsidRPr="00AA533F">
                              <w:rPr>
                                <w:i/>
                              </w:rPr>
                              <w:t>KNE10.fq</w:t>
                            </w:r>
                            <w:r>
                              <w:rPr>
                                <w:i/>
                              </w:rPr>
                              <w:t xml:space="preserve"> </w:t>
                            </w:r>
                            <w:r w:rsidRPr="00AA533F">
                              <w:rPr>
                                <w:i/>
                              </w:rPr>
                              <w:t>1M_</w:t>
                            </w:r>
                            <w:r>
                              <w:rPr>
                                <w:i/>
                              </w:rPr>
                              <w:t>PM-MD20</w:t>
                            </w:r>
                            <w:r w:rsidRPr="00AA533F">
                              <w:rPr>
                                <w:i/>
                              </w:rPr>
                              <w:t>.fq</w:t>
                            </w:r>
                            <w:r>
                              <w:rPr>
                                <w:i/>
                              </w:rPr>
                              <w:t xml:space="preserve"> </w:t>
                            </w:r>
                            <w:r w:rsidRPr="00AA533F">
                              <w:rPr>
                                <w:i/>
                              </w:rPr>
                              <w:t>1M_</w:t>
                            </w:r>
                            <w:r>
                              <w:rPr>
                                <w:i/>
                              </w:rPr>
                              <w:t>PM-OK</w:t>
                            </w:r>
                            <w:r w:rsidRPr="00AA533F">
                              <w:rPr>
                                <w:i/>
                              </w:rPr>
                              <w:t>.fq</w:t>
                            </w:r>
                            <w:r>
                              <w:rPr>
                                <w:i/>
                              </w:rPr>
                              <w:t xml:space="preserve"> &gt; all_u.fastq</w:t>
                            </w:r>
                            <w:bookmarkStart w:id="0" w:name="_GoBack"/>
                            <w:bookmarkEnd w:id="0"/>
                          </w:p>
                          <w:p w14:paraId="0B451ACB" w14:textId="4941DA71" w:rsidR="007554D2" w:rsidRDefault="007554D2" w:rsidP="007D089A">
                            <w:pPr>
                              <w:tabs>
                                <w:tab w:val="left" w:pos="1080"/>
                              </w:tabs>
                              <w:contextualSpacing/>
                            </w:pPr>
                            <w:r w:rsidRPr="00303E1E">
                              <w:rPr>
                                <w:i/>
                              </w:rPr>
                              <w:t>$ ustacks -t fastq -f all_u.fq -I 1 -m 1 -M 1 -N 1 -H --max_locus_stacks 2</w:t>
                            </w:r>
                            <w: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7EA446" id="Text Box 6" o:spid="_x0000_s1033" type="#_x0000_t202" style="position:absolute;left:0;text-align:left;margin-left:379.3pt;margin-top:24.95pt;width:430.5pt;height:57pt;z-index:25167155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">
                <v:textbox>
                  <w:txbxContent>
                    <w:p w14:paraId="46F7C141" w14:textId="22F65D7E" w:rsidR="007554D2" w:rsidRDefault="00507BB9" w:rsidP="007D089A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7554D2">
                        <w:t>(using demo files):</w:t>
                      </w:r>
                    </w:p>
                    <w:p w14:paraId="057232F5" w14:textId="77777777" w:rsidR="007554D2" w:rsidRDefault="007554D2" w:rsidP="007D089A">
                      <w:pPr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cat </w:t>
                      </w:r>
                      <w:r w:rsidRPr="00AA533F">
                        <w:rPr>
                          <w:i/>
                        </w:rPr>
                        <w:t>1M_</w:t>
                      </w:r>
                      <w:r>
                        <w:rPr>
                          <w:i/>
                        </w:rPr>
                        <w:t>PM-</w:t>
                      </w:r>
                      <w:r w:rsidRPr="00AA533F">
                        <w:rPr>
                          <w:i/>
                        </w:rPr>
                        <w:t>KNE10.fq</w:t>
                      </w:r>
                      <w:r>
                        <w:rPr>
                          <w:i/>
                        </w:rPr>
                        <w:t xml:space="preserve"> </w:t>
                      </w:r>
                      <w:r w:rsidRPr="00AA533F">
                        <w:rPr>
                          <w:i/>
                        </w:rPr>
                        <w:t>1M_</w:t>
                      </w:r>
                      <w:r>
                        <w:rPr>
                          <w:i/>
                        </w:rPr>
                        <w:t>PM-MD20</w:t>
                      </w:r>
                      <w:r w:rsidRPr="00AA533F">
                        <w:rPr>
                          <w:i/>
                        </w:rPr>
                        <w:t>.fq</w:t>
                      </w:r>
                      <w:r>
                        <w:rPr>
                          <w:i/>
                        </w:rPr>
                        <w:t xml:space="preserve"> </w:t>
                      </w:r>
                      <w:r w:rsidRPr="00AA533F">
                        <w:rPr>
                          <w:i/>
                        </w:rPr>
                        <w:t>1M_</w:t>
                      </w:r>
                      <w:r>
                        <w:rPr>
                          <w:i/>
                        </w:rPr>
                        <w:t>PM-OK</w:t>
                      </w:r>
                      <w:r w:rsidRPr="00AA533F">
                        <w:rPr>
                          <w:i/>
                        </w:rPr>
                        <w:t>.fq</w:t>
                      </w:r>
                      <w:r>
                        <w:rPr>
                          <w:i/>
                        </w:rPr>
                        <w:t xml:space="preserve"> &gt; all_u.fastq</w:t>
                      </w:r>
                      <w:bookmarkStart w:id="1" w:name="_GoBack"/>
                      <w:bookmarkEnd w:id="1"/>
                    </w:p>
                    <w:p w14:paraId="0B451ACB" w14:textId="4941DA71" w:rsidR="007554D2" w:rsidRDefault="007554D2" w:rsidP="007D089A">
                      <w:pPr>
                        <w:tabs>
                          <w:tab w:val="left" w:pos="1080"/>
                        </w:tabs>
                        <w:contextualSpacing/>
                      </w:pPr>
                      <w:r w:rsidRPr="00303E1E">
                        <w:rPr>
                          <w:i/>
                        </w:rPr>
                        <w:t>$ ustacks -t fastq -f all_u.fq -I 1 -m 1 -M 1 -N 1 -H --max_locus_stacks 2</w:t>
                      </w:r>
                      <w:r>
                        <w:t xml:space="preserve"> 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BB62EF">
        <w:rPr>
          <w:i/>
        </w:rPr>
        <w:t>stacks</w:t>
      </w:r>
      <w:r w:rsidR="00BB62EF" w:rsidRPr="00804B6D">
        <w:rPr>
          <w:i/>
        </w:rPr>
        <w:t xml:space="preserve">/1.44/bin/ustacks -t fastq -f </w:t>
      </w:r>
      <w:r w:rsidR="00BB62EF">
        <w:rPr>
          <w:i/>
        </w:rPr>
        <w:t>all_u</w:t>
      </w:r>
      <w:r w:rsidR="00BB62EF" w:rsidRPr="00804B6D">
        <w:rPr>
          <w:i/>
        </w:rPr>
        <w:t xml:space="preserve">.fq -I 1 -m </w:t>
      </w:r>
      <w:r w:rsidR="00BB62EF">
        <w:rPr>
          <w:i/>
        </w:rPr>
        <w:t>1</w:t>
      </w:r>
      <w:r w:rsidR="00BB62EF" w:rsidRPr="00804B6D">
        <w:rPr>
          <w:i/>
        </w:rPr>
        <w:t xml:space="preserve"> -M </w:t>
      </w:r>
      <w:r w:rsidR="00BB62EF">
        <w:rPr>
          <w:i/>
        </w:rPr>
        <w:t>1</w:t>
      </w:r>
      <w:r w:rsidR="00BB62EF" w:rsidRPr="00804B6D">
        <w:rPr>
          <w:i/>
        </w:rPr>
        <w:t xml:space="preserve"> -N </w:t>
      </w:r>
      <w:r w:rsidR="00BB62EF">
        <w:rPr>
          <w:i/>
        </w:rPr>
        <w:t>1</w:t>
      </w:r>
      <w:r w:rsidR="00BB62EF" w:rsidRPr="00804B6D">
        <w:rPr>
          <w:i/>
        </w:rPr>
        <w:t xml:space="preserve"> -H --max_locus_stacks 2</w:t>
      </w:r>
    </w:p>
    <w:p w14:paraId="19149DD5" w14:textId="2BA35D74" w:rsidR="007554D2" w:rsidRDefault="007554D2" w:rsidP="007D089A">
      <w:pPr>
        <w:pStyle w:val="ListParagraph"/>
        <w:tabs>
          <w:tab w:val="left" w:pos="1080"/>
        </w:tabs>
        <w:spacing w:after="0"/>
        <w:contextualSpacing w:val="0"/>
      </w:pPr>
    </w:p>
    <w:p w14:paraId="72A912D2" w14:textId="77777777" w:rsidR="00BB62EF" w:rsidRDefault="00BB62EF" w:rsidP="00BB62EF">
      <w:pPr>
        <w:pStyle w:val="ListParagraph"/>
        <w:numPr>
          <w:ilvl w:val="0"/>
          <w:numId w:val="7"/>
        </w:numPr>
        <w:tabs>
          <w:tab w:val="left" w:pos="1080"/>
        </w:tabs>
        <w:ind w:firstLine="0"/>
        <w:contextualSpacing w:val="0"/>
      </w:pPr>
      <w:r>
        <w:t xml:space="preserve">Generate a reference from file </w:t>
      </w:r>
      <w:r w:rsidRPr="005134F2">
        <w:rPr>
          <w:i/>
        </w:rPr>
        <w:t>all_u.tags.tsv</w:t>
      </w:r>
      <w:r>
        <w:t>. Copy the python script ‘</w:t>
      </w:r>
      <w:r>
        <w:rPr>
          <w:i/>
        </w:rPr>
        <w:t>ASustacks_ref.py</w:t>
      </w:r>
      <w:r>
        <w:t xml:space="preserve">’ to the same folder as </w:t>
      </w:r>
      <w:r w:rsidRPr="005134F2">
        <w:rPr>
          <w:i/>
        </w:rPr>
        <w:t>all_u.tags.tsv</w:t>
      </w:r>
      <w:r>
        <w:t>. Run the script:</w:t>
      </w:r>
    </w:p>
    <w:p w14:paraId="5B440A35" w14:textId="77777777" w:rsidR="00BB62EF" w:rsidRPr="00817C73" w:rsidRDefault="00BB62EF" w:rsidP="00BB62EF">
      <w:pPr>
        <w:pStyle w:val="ListParagraph"/>
        <w:tabs>
          <w:tab w:val="left" w:pos="1080"/>
        </w:tabs>
        <w:contextualSpacing w:val="0"/>
        <w:rPr>
          <w:i/>
        </w:rPr>
      </w:pPr>
      <w:r w:rsidRPr="00817C73">
        <w:rPr>
          <w:i/>
        </w:rPr>
        <w:t xml:space="preserve">python3 </w:t>
      </w:r>
      <w:r>
        <w:rPr>
          <w:i/>
        </w:rPr>
        <w:t>ASustacks</w:t>
      </w:r>
      <w:r w:rsidRPr="00817C73">
        <w:rPr>
          <w:i/>
        </w:rPr>
        <w:t>_ref.py</w:t>
      </w:r>
    </w:p>
    <w:p w14:paraId="5C488046" w14:textId="62A67FA7" w:rsidR="00BB62EF" w:rsidRDefault="00BB62EF" w:rsidP="00BB62EF">
      <w:pPr>
        <w:pStyle w:val="ListParagraph"/>
        <w:tabs>
          <w:tab w:val="left" w:pos="1080"/>
        </w:tabs>
      </w:pPr>
      <w:r>
        <w:t xml:space="preserve">The script will ask the following questions upon running: 1) full name of </w:t>
      </w:r>
      <w:r w:rsidRPr="007B63B6">
        <w:rPr>
          <w:i/>
        </w:rPr>
        <w:t>all_u.tags.tsv</w:t>
      </w:r>
      <w:r>
        <w:t xml:space="preserve">; </w:t>
      </w:r>
      <w:r w:rsidR="00073111">
        <w:t>2</w:t>
      </w:r>
      <w:r>
        <w:t xml:space="preserve">) the number of samples required for using a tag as reference; </w:t>
      </w:r>
      <w:r w:rsidR="00073111">
        <w:t>3</w:t>
      </w:r>
      <w:r>
        <w:t xml:space="preserve">) the output file name. For example, if the output of step c has the file name </w:t>
      </w:r>
      <w:r w:rsidRPr="007B63B6">
        <w:rPr>
          <w:i/>
        </w:rPr>
        <w:t>all_u.tags.tsv</w:t>
      </w:r>
      <w:r>
        <w:t>, the total sample number is 100, and a tag must exist in at least 20 samples to be included in the reference, then enter ‘</w:t>
      </w:r>
      <w:r w:rsidRPr="00D61635">
        <w:rPr>
          <w:i/>
        </w:rPr>
        <w:t>all_u.tags.tsv</w:t>
      </w:r>
      <w:r>
        <w:t>’ for question 1, and ‘</w:t>
      </w:r>
      <w:r w:rsidRPr="00D61635">
        <w:rPr>
          <w:i/>
        </w:rPr>
        <w:t>20</w:t>
      </w:r>
      <w:r>
        <w:t xml:space="preserve">’ for question </w:t>
      </w:r>
      <w:r w:rsidR="0073725D">
        <w:t>2</w:t>
      </w:r>
      <w:r>
        <w:t>.</w:t>
      </w:r>
    </w:p>
    <w:p w14:paraId="646DE248" w14:textId="25151800" w:rsidR="00BB62EF" w:rsidRPr="00817C73" w:rsidRDefault="00BD4B71" w:rsidP="00BB62EF">
      <w:pPr>
        <w:pStyle w:val="ListParagraph"/>
        <w:tabs>
          <w:tab w:val="left" w:pos="1080"/>
        </w:tabs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779E8985" wp14:editId="29CA8892">
                <wp:simplePos x="0" y="0"/>
                <wp:positionH relativeFrom="margin">
                  <wp:posOffset>457200</wp:posOffset>
                </wp:positionH>
                <wp:positionV relativeFrom="paragraph">
                  <wp:posOffset>280670</wp:posOffset>
                </wp:positionV>
                <wp:extent cx="5524500" cy="1276350"/>
                <wp:effectExtent l="0" t="0" r="19050" b="19050"/>
                <wp:wrapSquare wrapText="bothSides"/>
                <wp:docPr id="4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24500" cy="12763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FE4500" w14:textId="5E9D50BB" w:rsidR="00846490" w:rsidRDefault="00507BB9" w:rsidP="007D089A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846490">
                              <w:t>(using demo files):</w:t>
                            </w:r>
                          </w:p>
                          <w:p w14:paraId="0EED6595" w14:textId="77777777" w:rsidR="005E4A9F" w:rsidRDefault="005E4A9F" w:rsidP="007D089A">
                            <w:pPr>
                              <w:tabs>
                                <w:tab w:val="left" w:pos="1080"/>
                              </w:tabs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python3 ASustacks_ref.py</w:t>
                            </w:r>
                          </w:p>
                          <w:p w14:paraId="11FA1FB3" w14:textId="1F3BE564" w:rsidR="00846490" w:rsidRDefault="00846490" w:rsidP="005E4A9F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 xml:space="preserve">When asked </w:t>
                            </w:r>
                            <w:r w:rsidR="007D089A">
                              <w:t>to</w:t>
                            </w:r>
                            <w:r>
                              <w:t xml:space="preserve"> </w:t>
                            </w:r>
                            <w:r w:rsidR="0090292A" w:rsidRPr="0090292A">
                              <w:t>'Enter Ustacks output tags.tsv file name:'</w:t>
                            </w:r>
                            <w:r>
                              <w:t xml:space="preserve">, enter: </w:t>
                            </w:r>
                            <w:r w:rsidR="00FF73C8">
                              <w:rPr>
                                <w:i/>
                              </w:rPr>
                              <w:t>all_u.tags.tsv</w:t>
                            </w:r>
                            <w:r w:rsidRPr="004D48ED">
                              <w:rPr>
                                <w:i/>
                              </w:rPr>
                              <w:t xml:space="preserve"> </w:t>
                            </w:r>
                          </w:p>
                          <w:p w14:paraId="439EC4DC" w14:textId="50720EE8" w:rsidR="00846490" w:rsidRPr="007D089A" w:rsidRDefault="007D089A" w:rsidP="00846490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>When asked to</w:t>
                            </w:r>
                            <w:r w:rsidR="00846490">
                              <w:t xml:space="preserve"> </w:t>
                            </w:r>
                            <w:r w:rsidR="00073111" w:rsidRPr="00073111">
                              <w:t>'Enter output reference fasta file name:'</w:t>
                            </w:r>
                            <w:r w:rsidR="00846490">
                              <w:t xml:space="preserve">, enter: </w:t>
                            </w:r>
                            <w:r w:rsidR="00073111">
                              <w:t>ref.fa</w:t>
                            </w:r>
                          </w:p>
                          <w:p w14:paraId="6D511782" w14:textId="56AAD8C1" w:rsidR="00125D94" w:rsidRDefault="007D089A" w:rsidP="00846490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>When asked to</w:t>
                            </w:r>
                            <w:r w:rsidR="00125D94">
                              <w:t xml:space="preserve"> ‘</w:t>
                            </w:r>
                            <w:r w:rsidR="0015348A" w:rsidRPr="0015348A">
                              <w:t>Enter the threshold number for reference</w:t>
                            </w:r>
                            <w:r w:rsidR="00125D94">
                              <w:t xml:space="preserve">’, enter: </w:t>
                            </w:r>
                            <w:r w:rsidR="00FF73C8">
                              <w:rPr>
                                <w:i/>
                              </w:rPr>
                              <w:t>1</w:t>
                            </w:r>
                          </w:p>
                          <w:p w14:paraId="77F213BB" w14:textId="0481F0EF" w:rsidR="00125D94" w:rsidRPr="00D24BC9" w:rsidRDefault="00125D94" w:rsidP="00846490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 xml:space="preserve">When asked </w:t>
                            </w:r>
                            <w:r w:rsidR="007D089A">
                              <w:t>to</w:t>
                            </w:r>
                            <w:r>
                              <w:t xml:space="preserve"> </w:t>
                            </w:r>
                            <w:r w:rsidR="0015348A" w:rsidRPr="0015348A">
                              <w:t>'Enter output reference fasta file name:'</w:t>
                            </w:r>
                            <w:r>
                              <w:t xml:space="preserve">, enter: </w:t>
                            </w:r>
                            <w:r w:rsidR="00D24BC9">
                              <w:rPr>
                                <w:i/>
                              </w:rPr>
                              <w:t>ref.fa</w:t>
                            </w:r>
                          </w:p>
                          <w:p w14:paraId="2EF68771" w14:textId="77777777" w:rsidR="00846490" w:rsidRDefault="00846490" w:rsidP="005E4A9F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9E8985" id="Text Box 4" o:spid="_x0000_s1034" type="#_x0000_t202" style="position:absolute;left:0;text-align:left;margin-left:36pt;margin-top:22.1pt;width:435pt;height:100.5pt;z-index:2516674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">
                <v:textbox>
                  <w:txbxContent>
                    <w:p w14:paraId="21FE4500" w14:textId="5E9D50BB" w:rsidR="00846490" w:rsidRDefault="00507BB9" w:rsidP="007D089A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846490">
                        <w:t>(using demo files):</w:t>
                      </w:r>
                    </w:p>
                    <w:p w14:paraId="0EED6595" w14:textId="77777777" w:rsidR="005E4A9F" w:rsidRDefault="005E4A9F" w:rsidP="007D089A">
                      <w:pPr>
                        <w:tabs>
                          <w:tab w:val="left" w:pos="1080"/>
                        </w:tabs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python3 ASustacks_ref.py</w:t>
                      </w:r>
                    </w:p>
                    <w:p w14:paraId="11FA1FB3" w14:textId="1F3BE564" w:rsidR="00846490" w:rsidRDefault="00846490" w:rsidP="005E4A9F">
                      <w:pPr>
                        <w:contextualSpacing/>
                        <w:rPr>
                          <w:i/>
                        </w:rPr>
                      </w:pPr>
                      <w:r>
                        <w:t xml:space="preserve">When asked </w:t>
                      </w:r>
                      <w:r w:rsidR="007D089A">
                        <w:t>to</w:t>
                      </w:r>
                      <w:r>
                        <w:t xml:space="preserve"> </w:t>
                      </w:r>
                      <w:r w:rsidR="0090292A" w:rsidRPr="0090292A">
                        <w:t>'Enter Ustacks output tags.tsv file name:'</w:t>
                      </w:r>
                      <w:r>
                        <w:t xml:space="preserve">, enter: </w:t>
                      </w:r>
                      <w:r w:rsidR="00FF73C8">
                        <w:rPr>
                          <w:i/>
                        </w:rPr>
                        <w:t>all_u.tags.tsv</w:t>
                      </w:r>
                      <w:r w:rsidRPr="004D48ED">
                        <w:rPr>
                          <w:i/>
                        </w:rPr>
                        <w:t xml:space="preserve"> </w:t>
                      </w:r>
                    </w:p>
                    <w:p w14:paraId="439EC4DC" w14:textId="50720EE8" w:rsidR="00846490" w:rsidRPr="007D089A" w:rsidRDefault="007D089A" w:rsidP="00846490">
                      <w:pPr>
                        <w:contextualSpacing/>
                        <w:rPr>
                          <w:i/>
                        </w:rPr>
                      </w:pPr>
                      <w:r>
                        <w:t>When asked to</w:t>
                      </w:r>
                      <w:r w:rsidR="00846490">
                        <w:t xml:space="preserve"> </w:t>
                      </w:r>
                      <w:r w:rsidR="00073111" w:rsidRPr="00073111">
                        <w:t>'Enter output reference fasta file name:'</w:t>
                      </w:r>
                      <w:r w:rsidR="00846490">
                        <w:t xml:space="preserve">, enter: </w:t>
                      </w:r>
                      <w:r w:rsidR="00073111">
                        <w:t>ref.fa</w:t>
                      </w:r>
                    </w:p>
                    <w:p w14:paraId="6D511782" w14:textId="56AAD8C1" w:rsidR="00125D94" w:rsidRDefault="007D089A" w:rsidP="00846490">
                      <w:pPr>
                        <w:contextualSpacing/>
                        <w:rPr>
                          <w:i/>
                        </w:rPr>
                      </w:pPr>
                      <w:r>
                        <w:t>When asked to</w:t>
                      </w:r>
                      <w:r w:rsidR="00125D94">
                        <w:t xml:space="preserve"> ‘</w:t>
                      </w:r>
                      <w:r w:rsidR="0015348A" w:rsidRPr="0015348A">
                        <w:t>Enter the threshold number for reference</w:t>
                      </w:r>
                      <w:r w:rsidR="00125D94">
                        <w:t xml:space="preserve">’, enter: </w:t>
                      </w:r>
                      <w:r w:rsidR="00FF73C8">
                        <w:rPr>
                          <w:i/>
                        </w:rPr>
                        <w:t>1</w:t>
                      </w:r>
                    </w:p>
                    <w:p w14:paraId="77F213BB" w14:textId="0481F0EF" w:rsidR="00125D94" w:rsidRPr="00D24BC9" w:rsidRDefault="00125D94" w:rsidP="00846490">
                      <w:pPr>
                        <w:contextualSpacing/>
                        <w:rPr>
                          <w:i/>
                        </w:rPr>
                      </w:pPr>
                      <w:r>
                        <w:t xml:space="preserve">When asked </w:t>
                      </w:r>
                      <w:r w:rsidR="007D089A">
                        <w:t>to</w:t>
                      </w:r>
                      <w:r>
                        <w:t xml:space="preserve"> </w:t>
                      </w:r>
                      <w:r w:rsidR="0015348A" w:rsidRPr="0015348A">
                        <w:t>'Enter output reference fasta file name:'</w:t>
                      </w:r>
                      <w:r>
                        <w:t xml:space="preserve">, enter: </w:t>
                      </w:r>
                      <w:r w:rsidR="00D24BC9">
                        <w:rPr>
                          <w:i/>
                        </w:rPr>
                        <w:t>ref.fa</w:t>
                      </w:r>
                    </w:p>
                    <w:p w14:paraId="2EF68771" w14:textId="77777777" w:rsidR="00846490" w:rsidRDefault="00846490" w:rsidP="005E4A9F"/>
                  </w:txbxContent>
                </v:textbox>
                <w10:wrap type="square" anchorx="margin"/>
              </v:shape>
            </w:pict>
          </mc:Fallback>
        </mc:AlternateContent>
      </w:r>
      <w:r w:rsidR="00BB62EF">
        <w:t>The script will output a fasta file; continue to step 10.</w:t>
      </w:r>
    </w:p>
    <w:p w14:paraId="1B36D7B7" w14:textId="253CE066" w:rsidR="00846490" w:rsidRDefault="00846490" w:rsidP="00BB62EF">
      <w:pPr>
        <w:pStyle w:val="ListParagraph"/>
      </w:pPr>
    </w:p>
    <w:p w14:paraId="6CF61B83" w14:textId="77777777" w:rsidR="00D24BC9" w:rsidRDefault="00D24BC9" w:rsidP="00D24BC9">
      <w:pPr>
        <w:pStyle w:val="ListParagraph"/>
        <w:numPr>
          <w:ilvl w:val="0"/>
          <w:numId w:val="1"/>
        </w:numPr>
      </w:pPr>
      <w:r>
        <w:t>Filter reference to remove tags with 98% similarity.</w:t>
      </w:r>
    </w:p>
    <w:p w14:paraId="388A5B97" w14:textId="77777777" w:rsidR="00D24BC9" w:rsidRDefault="00D24BC9" w:rsidP="00D24BC9">
      <w:pPr>
        <w:pStyle w:val="ListParagraph"/>
      </w:pPr>
      <w:r>
        <w:t xml:space="preserve">In the same folder that contains </w:t>
      </w:r>
      <w:r w:rsidRPr="00EF5947">
        <w:rPr>
          <w:i/>
        </w:rPr>
        <w:t>ref.fa</w:t>
      </w:r>
      <w:r>
        <w:t>, run the scripts below:</w:t>
      </w:r>
    </w:p>
    <w:p w14:paraId="12382981" w14:textId="77777777" w:rsidR="007D089A" w:rsidRDefault="007D089A" w:rsidP="00D24BC9">
      <w:pPr>
        <w:pStyle w:val="ListParagraph"/>
        <w:rPr>
          <w:i/>
        </w:rPr>
      </w:pPr>
    </w:p>
    <w:p w14:paraId="2EE87205" w14:textId="4DF02E97" w:rsidR="00D24BC9" w:rsidRDefault="00D24BC9" w:rsidP="00D24BC9">
      <w:pPr>
        <w:pStyle w:val="ListParagraph"/>
        <w:rPr>
          <w:i/>
        </w:rPr>
      </w:pPr>
      <w:r>
        <w:rPr>
          <w:i/>
        </w:rPr>
        <w:t>ncbiblast+/2.2.29/bin/makeblastdb -in ref.fa -dbtype nucl -title refdb -parse_seqids -out refdb refdb.log</w:t>
      </w:r>
    </w:p>
    <w:p w14:paraId="266AEC34" w14:textId="6CF8294D" w:rsidR="00D24BC9" w:rsidRDefault="00D24BC9" w:rsidP="00D24BC9">
      <w:pPr>
        <w:pStyle w:val="ListParagraph"/>
        <w:contextualSpacing w:val="0"/>
        <w:rPr>
          <w:i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082F2011" wp14:editId="77F2EED7">
                <wp:simplePos x="0" y="0"/>
                <wp:positionH relativeFrom="margin">
                  <wp:align>right</wp:align>
                </wp:positionH>
                <wp:positionV relativeFrom="paragraph">
                  <wp:posOffset>523875</wp:posOffset>
                </wp:positionV>
                <wp:extent cx="5467350" cy="1219200"/>
                <wp:effectExtent l="0" t="0" r="19050" b="19050"/>
                <wp:wrapSquare wrapText="bothSides"/>
                <wp:docPr id="8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1219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15B42D2" w14:textId="2A85B003" w:rsidR="00D24BC9" w:rsidRDefault="00507BB9" w:rsidP="007D089A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D24BC9">
                              <w:t>(using demo files):</w:t>
                            </w:r>
                          </w:p>
                          <w:p w14:paraId="051F6CF3" w14:textId="77777777" w:rsidR="00D24BC9" w:rsidRPr="007D089A" w:rsidRDefault="00D24BC9" w:rsidP="007D089A">
                            <w:pPr>
                              <w:rPr>
                                <w:i/>
                              </w:rPr>
                            </w:pPr>
                            <w:r w:rsidRPr="007D089A">
                              <w:rPr>
                                <w:i/>
                              </w:rPr>
                              <w:t>ncbiblast+/2.2.29/bin/makeblastdb -in ref.fa -dbtype nucl -title refdb -parse_seqids -out refdb refdb.log</w:t>
                            </w:r>
                          </w:p>
                          <w:p w14:paraId="3451776F" w14:textId="6FD39EC2" w:rsidR="00D24BC9" w:rsidRPr="007D089A" w:rsidRDefault="00D24BC9">
                            <w:pPr>
                              <w:rPr>
                                <w:i/>
                              </w:rPr>
                            </w:pPr>
                            <w:r w:rsidRPr="007D089A">
                              <w:rPr>
                                <w:i/>
                              </w:rPr>
                              <w:t>ncbiblast+/2.2.29/bin/blastn -db refdb -query ref.fa -evalue 1e-5 -outfmt 6 -max_target_seqs 2 -out ref.blas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2F2011" id="Text Box 8" o:spid="_x0000_s1035" type="#_x0000_t202" style="position:absolute;left:0;text-align:left;margin-left:379.3pt;margin-top:41.25pt;width:430.5pt;height:96pt;z-index:25167564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">
                <v:textbox>
                  <w:txbxContent>
                    <w:p w14:paraId="615B42D2" w14:textId="2A85B003" w:rsidR="00D24BC9" w:rsidRDefault="00507BB9" w:rsidP="007D089A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D24BC9">
                        <w:t>(using demo files):</w:t>
                      </w:r>
                    </w:p>
                    <w:p w14:paraId="051F6CF3" w14:textId="77777777" w:rsidR="00D24BC9" w:rsidRPr="007D089A" w:rsidRDefault="00D24BC9" w:rsidP="007D089A">
                      <w:pPr>
                        <w:rPr>
                          <w:i/>
                        </w:rPr>
                      </w:pPr>
                      <w:r w:rsidRPr="007D089A">
                        <w:rPr>
                          <w:i/>
                        </w:rPr>
                        <w:t>ncbiblast+/2.2.29/bin/makeblastdb -in ref.fa -dbtype nucl -title refdb -parse_seqids -out refdb refdb.log</w:t>
                      </w:r>
                    </w:p>
                    <w:p w14:paraId="3451776F" w14:textId="6FD39EC2" w:rsidR="00D24BC9" w:rsidRPr="007D089A" w:rsidRDefault="00D24BC9">
                      <w:pPr>
                        <w:rPr>
                          <w:i/>
                        </w:rPr>
                      </w:pPr>
                      <w:r w:rsidRPr="007D089A">
                        <w:rPr>
                          <w:i/>
                        </w:rPr>
                        <w:t>ncbiblast+/2.2.29/bin/blastn -db refdb -query ref.fa -evalue 1e-5 -outfmt 6 -max_target_seqs 2 -out ref.blast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i/>
        </w:rPr>
        <w:t>ncbiblast+/2.2.29/bin/blastn -db refdb -query ref.fa -evalue 1e-5 -outfmt 6 -max_target_seqs 2 -out ref.blast</w:t>
      </w:r>
    </w:p>
    <w:p w14:paraId="41E3F5D8" w14:textId="3DC1A205" w:rsidR="00D24BC9" w:rsidRDefault="00D24BC9" w:rsidP="00C61792">
      <w:pPr>
        <w:pStyle w:val="ListParagraph"/>
        <w:spacing w:after="0"/>
        <w:contextualSpacing w:val="0"/>
        <w:rPr>
          <w:i/>
        </w:rPr>
      </w:pPr>
    </w:p>
    <w:p w14:paraId="6EF45E2E" w14:textId="6E65622F" w:rsidR="00D24BC9" w:rsidRDefault="00D24BC9" w:rsidP="00D24BC9">
      <w:pPr>
        <w:pStyle w:val="ListParagraph"/>
      </w:pPr>
      <w:r>
        <w:t>Then, copy Ref_98.py into the same folder and run the script:</w:t>
      </w:r>
    </w:p>
    <w:p w14:paraId="4A0782A3" w14:textId="77777777" w:rsidR="00C61792" w:rsidRDefault="00C61792" w:rsidP="00D24BC9">
      <w:pPr>
        <w:pStyle w:val="ListParagraph"/>
        <w:rPr>
          <w:i/>
        </w:rPr>
      </w:pPr>
    </w:p>
    <w:p w14:paraId="2FCDFC01" w14:textId="02EFF144" w:rsidR="00D24BC9" w:rsidRPr="00EF5947" w:rsidRDefault="00D24BC9" w:rsidP="00D24BC9">
      <w:pPr>
        <w:pStyle w:val="ListParagraph"/>
      </w:pPr>
      <w:r w:rsidRPr="00EF5947">
        <w:rPr>
          <w:i/>
        </w:rPr>
        <w:t>python3 Ref_98.py</w:t>
      </w:r>
    </w:p>
    <w:p w14:paraId="29A3D785" w14:textId="77777777" w:rsidR="00C61792" w:rsidRDefault="00C61792" w:rsidP="00D24BC9">
      <w:pPr>
        <w:pStyle w:val="ListParagraph"/>
      </w:pPr>
    </w:p>
    <w:p w14:paraId="0C497E6B" w14:textId="1D2B8541" w:rsidR="00D24BC9" w:rsidRPr="00EF5947" w:rsidRDefault="00D24BC9" w:rsidP="00D24BC9">
      <w:pPr>
        <w:pStyle w:val="ListParagraph"/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73600" behindDoc="0" locked="0" layoutInCell="1" allowOverlap="1" wp14:anchorId="75220F97" wp14:editId="41EC7F7B">
                <wp:simplePos x="0" y="0"/>
                <wp:positionH relativeFrom="margin">
                  <wp:align>right</wp:align>
                </wp:positionH>
                <wp:positionV relativeFrom="paragraph">
                  <wp:posOffset>688340</wp:posOffset>
                </wp:positionV>
                <wp:extent cx="5467350" cy="942975"/>
                <wp:effectExtent l="0" t="0" r="19050" b="28575"/>
                <wp:wrapSquare wrapText="bothSides"/>
                <wp:docPr id="7" name="Text 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9429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28A8F6" w14:textId="4DBB8D90" w:rsidR="00D24BC9" w:rsidRDefault="00507BB9" w:rsidP="00C61792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D24BC9">
                              <w:t>(using demo files):</w:t>
                            </w:r>
                          </w:p>
                          <w:p w14:paraId="1DE6C4D4" w14:textId="77777777" w:rsidR="00D24BC9" w:rsidRDefault="00D24BC9" w:rsidP="00C61792">
                            <w:pPr>
                              <w:tabs>
                                <w:tab w:val="left" w:pos="1080"/>
                              </w:tabs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python3 ASustacks_ref.py</w:t>
                            </w:r>
                          </w:p>
                          <w:p w14:paraId="3919BC3A" w14:textId="23281E6E" w:rsidR="00D24BC9" w:rsidRDefault="00D24BC9" w:rsidP="00D24BC9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 xml:space="preserve">When asked </w:t>
                            </w:r>
                            <w:r w:rsidR="00C61792">
                              <w:t>to</w:t>
                            </w:r>
                            <w:r>
                              <w:t xml:space="preserve"> ‘</w:t>
                            </w:r>
                            <w:r w:rsidR="0090292A" w:rsidRPr="0090292A">
                              <w:t>Enter the reference fasta file:</w:t>
                            </w:r>
                            <w:r w:rsidR="00E240E2">
                              <w:t>’</w:t>
                            </w:r>
                            <w:r>
                              <w:t xml:space="preserve">, enter: </w:t>
                            </w:r>
                            <w:r w:rsidR="00E240E2">
                              <w:rPr>
                                <w:i/>
                              </w:rPr>
                              <w:t>ref.fa</w:t>
                            </w:r>
                            <w:r w:rsidRPr="004D48ED">
                              <w:rPr>
                                <w:i/>
                              </w:rPr>
                              <w:t xml:space="preserve"> </w:t>
                            </w:r>
                          </w:p>
                          <w:p w14:paraId="21617F0E" w14:textId="4606D3C6" w:rsidR="00D24BC9" w:rsidRPr="00C61792" w:rsidRDefault="00C61792" w:rsidP="00D24BC9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t>When asked to</w:t>
                            </w:r>
                            <w:r w:rsidR="00D24BC9">
                              <w:t xml:space="preserve"> ‘</w:t>
                            </w:r>
                            <w:r w:rsidR="0090292A" w:rsidRPr="0090292A">
                              <w:t>Enter the refer</w:t>
                            </w:r>
                            <w:r>
                              <w:t>en</w:t>
                            </w:r>
                            <w:r w:rsidR="0090292A" w:rsidRPr="0090292A">
                              <w:t>ce blast file:</w:t>
                            </w:r>
                            <w:r w:rsidR="00D24BC9">
                              <w:t xml:space="preserve">’, enter: </w:t>
                            </w:r>
                            <w:r w:rsidR="00E240E2">
                              <w:rPr>
                                <w:i/>
                              </w:rPr>
                              <w:t>ref.blas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220F97" id="Text Box 7" o:spid="_x0000_s1036" type="#_x0000_t202" style="position:absolute;left:0;text-align:left;margin-left:379.3pt;margin-top:54.2pt;width:430.5pt;height:74.25pt;z-index:25167360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">
                <v:textbox>
                  <w:txbxContent>
                    <w:p w14:paraId="6728A8F6" w14:textId="4DBB8D90" w:rsidR="00D24BC9" w:rsidRDefault="00507BB9" w:rsidP="00C61792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D24BC9">
                        <w:t>(using demo files):</w:t>
                      </w:r>
                    </w:p>
                    <w:p w14:paraId="1DE6C4D4" w14:textId="77777777" w:rsidR="00D24BC9" w:rsidRDefault="00D24BC9" w:rsidP="00C61792">
                      <w:pPr>
                        <w:tabs>
                          <w:tab w:val="left" w:pos="1080"/>
                        </w:tabs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python3 ASustacks_ref.py</w:t>
                      </w:r>
                    </w:p>
                    <w:p w14:paraId="3919BC3A" w14:textId="23281E6E" w:rsidR="00D24BC9" w:rsidRDefault="00D24BC9" w:rsidP="00D24BC9">
                      <w:pPr>
                        <w:contextualSpacing/>
                        <w:rPr>
                          <w:i/>
                        </w:rPr>
                      </w:pPr>
                      <w:r>
                        <w:t xml:space="preserve">When asked </w:t>
                      </w:r>
                      <w:r w:rsidR="00C61792">
                        <w:t>to</w:t>
                      </w:r>
                      <w:r>
                        <w:t xml:space="preserve"> ‘</w:t>
                      </w:r>
                      <w:r w:rsidR="0090292A" w:rsidRPr="0090292A">
                        <w:t>Enter the reference fasta file:</w:t>
                      </w:r>
                      <w:r w:rsidR="00E240E2">
                        <w:t>’</w:t>
                      </w:r>
                      <w:r>
                        <w:t xml:space="preserve">, enter: </w:t>
                      </w:r>
                      <w:r w:rsidR="00E240E2">
                        <w:rPr>
                          <w:i/>
                        </w:rPr>
                        <w:t>ref.fa</w:t>
                      </w:r>
                      <w:r w:rsidRPr="004D48ED">
                        <w:rPr>
                          <w:i/>
                        </w:rPr>
                        <w:t xml:space="preserve"> </w:t>
                      </w:r>
                    </w:p>
                    <w:p w14:paraId="21617F0E" w14:textId="4606D3C6" w:rsidR="00D24BC9" w:rsidRPr="00C61792" w:rsidRDefault="00C61792" w:rsidP="00D24BC9">
                      <w:pPr>
                        <w:contextualSpacing/>
                        <w:rPr>
                          <w:i/>
                        </w:rPr>
                      </w:pPr>
                      <w:r>
                        <w:t>When asked to</w:t>
                      </w:r>
                      <w:r w:rsidR="00D24BC9">
                        <w:t xml:space="preserve"> ‘</w:t>
                      </w:r>
                      <w:r w:rsidR="0090292A" w:rsidRPr="0090292A">
                        <w:t>Enter the refer</w:t>
                      </w:r>
                      <w:r>
                        <w:t>en</w:t>
                      </w:r>
                      <w:r w:rsidR="0090292A" w:rsidRPr="0090292A">
                        <w:t>ce blast file:</w:t>
                      </w:r>
                      <w:r w:rsidR="00D24BC9">
                        <w:t xml:space="preserve">’, enter: </w:t>
                      </w:r>
                      <w:r w:rsidR="00E240E2">
                        <w:rPr>
                          <w:i/>
                        </w:rPr>
                        <w:t>ref.blast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t xml:space="preserve">The script asks for the reference sequence and reference blast result as inputs; enter the full name of </w:t>
      </w:r>
      <w:r w:rsidRPr="00EF5947">
        <w:rPr>
          <w:i/>
        </w:rPr>
        <w:t>ref.fa</w:t>
      </w:r>
      <w:r>
        <w:t xml:space="preserve"> and </w:t>
      </w:r>
      <w:r w:rsidRPr="00EF5947">
        <w:rPr>
          <w:i/>
        </w:rPr>
        <w:t>ref.blast</w:t>
      </w:r>
      <w:r>
        <w:t xml:space="preserve">. The script’s output is the filtered reference </w:t>
      </w:r>
      <w:r w:rsidRPr="00EF5947">
        <w:rPr>
          <w:i/>
        </w:rPr>
        <w:t>ref_98.fa</w:t>
      </w:r>
      <w:r>
        <w:t>.  This is the reference to which the trimmed reads will be aligned.</w:t>
      </w:r>
    </w:p>
    <w:p w14:paraId="7A83905B" w14:textId="0D9EE296" w:rsidR="00D24BC9" w:rsidRDefault="00D24BC9" w:rsidP="00D24BC9">
      <w:pPr>
        <w:pStyle w:val="ListParagraph"/>
      </w:pPr>
    </w:p>
    <w:p w14:paraId="34EF836D" w14:textId="5B5D9A76" w:rsidR="003A77D8" w:rsidRPr="00F37FB2" w:rsidRDefault="003A77D8" w:rsidP="003A77D8">
      <w:pPr>
        <w:rPr>
          <w:b/>
        </w:rPr>
      </w:pPr>
      <w:r w:rsidRPr="00F37FB2">
        <w:rPr>
          <w:b/>
        </w:rPr>
        <w:t>S3. Align GBS reads to reference and SNP calling</w:t>
      </w:r>
    </w:p>
    <w:p w14:paraId="5560AC8B" w14:textId="6802722C" w:rsidR="009A0E10" w:rsidRPr="007714B0" w:rsidRDefault="007714B0" w:rsidP="009A0E10">
      <w:pPr>
        <w:pStyle w:val="ListParagraph"/>
        <w:numPr>
          <w:ilvl w:val="0"/>
          <w:numId w:val="1"/>
        </w:numPr>
        <w:rPr>
          <w:i/>
        </w:rPr>
      </w:pPr>
      <w:r>
        <w:t xml:space="preserve">Prepare </w:t>
      </w:r>
      <w:r w:rsidR="00EF5947">
        <w:t xml:space="preserve">a </w:t>
      </w:r>
      <w:r>
        <w:t xml:space="preserve">reference index for bowtie2 </w:t>
      </w:r>
      <w:r w:rsidR="00221FB2">
        <w:fldChar w:fldCharType="begin"/>
      </w:r>
      <w:r w:rsidR="004B605B">
        <w:instrText xml:space="preserve"> ADDIN EN.CITE &lt;EndNote&gt;&lt;Cite&gt;&lt;Author&gt;Langmead&lt;/Author&gt;&lt;Year&gt;2012&lt;/Year&gt;&lt;RecNum&gt;6242&lt;/RecNum&gt;&lt;DisplayText&gt;[4]&lt;/DisplayText&gt;&lt;record&gt;&lt;rec-number&gt;6242&lt;/rec-number&gt;&lt;foreign-keys&gt;&lt;key app="EN" db-id="s9xaadrdr95s2wedzf35avrbpvvtdesf0edt" timestamp="1398960242"&gt;6242&lt;/key&gt;&lt;/foreign-keys&gt;&lt;ref-type name="Journal Article"&gt;17&lt;/ref-type&gt;&lt;contributors&gt;&lt;authors&gt;&lt;author&gt;Langmead,B.&lt;/author&gt;&lt;author&gt;Salzberg,S.L.&lt;/author&gt;&lt;/authors&gt;&lt;/contributors&gt;&lt;titles&gt;&lt;title&gt;Fast gapped-read alignment with Bowtie 2&lt;/title&gt;&lt;secondary-title&gt;Nat Meth&lt;/secondary-title&gt;&lt;/titles&gt;&lt;periodical&gt;&lt;full-title&gt;Nat Meth&lt;/full-title&gt;&lt;/periodical&gt;&lt;pages&gt;357-359&lt;/pages&gt;&lt;volume&gt;9&lt;/volume&gt;&lt;reprint-edition&gt;Not in File&lt;/reprint-edition&gt;&lt;keywords&gt;&lt;keyword&gt;alignment&lt;/keyword&gt;&lt;/keywords&gt;&lt;dates&gt;&lt;year&gt;2012&lt;/year&gt;&lt;pub-dates&gt;&lt;date&gt;4/2012 print&lt;/date&gt;&lt;/pub-dates&gt;&lt;/dates&gt;&lt;label&gt;7788&lt;/label&gt;&lt;urls&gt;&lt;/urls&gt;&lt;/record&gt;&lt;/Cite&gt;&lt;/EndNote&gt;</w:instrText>
      </w:r>
      <w:r w:rsidR="00221FB2">
        <w:fldChar w:fldCharType="separate"/>
      </w:r>
      <w:r w:rsidR="004B605B">
        <w:rPr>
          <w:noProof/>
        </w:rPr>
        <w:t>[4]</w:t>
      </w:r>
      <w:r w:rsidR="00221FB2">
        <w:fldChar w:fldCharType="end"/>
      </w:r>
      <w:r w:rsidR="00221FB2">
        <w:t xml:space="preserve"> </w:t>
      </w:r>
      <w:r>
        <w:t>and GATK</w:t>
      </w:r>
      <w:r w:rsidR="00221FB2">
        <w:t xml:space="preserve"> </w:t>
      </w:r>
      <w:r w:rsidR="00221FB2">
        <w:fldChar w:fldCharType="begin"/>
      </w:r>
      <w:r w:rsidR="004B605B">
        <w:instrText xml:space="preserve"> ADDIN EN.CITE &lt;EndNote&gt;&lt;Cite&gt;&lt;Author&gt;McKenna&lt;/Author&gt;&lt;Year&gt;2010&lt;/Year&gt;&lt;RecNum&gt;6569&lt;/RecNum&gt;&lt;DisplayText&gt;[5]&lt;/DisplayText&gt;&lt;record&gt;&lt;rec-number&gt;6569&lt;/rec-number&gt;&lt;foreign-keys&gt;&lt;key app="EN" db-id="s9xaadrdr95s2wedzf35avrbpvvtdesf0edt" timestamp="1459282619"&gt;6569&lt;/key&gt;&lt;/foreign-keys&gt;&lt;ref-type name="Journal Article"&gt;17&lt;/ref-type&gt;&lt;contributors&gt;&lt;authors&gt;&lt;author&gt;McKenna, Aaron&lt;/author&gt;&lt;author&gt;Hanna, Matthew&lt;/author&gt;&lt;author&gt;Banks, Eric&lt;/author&gt;&lt;author&gt;Sivachenko, Andrey&lt;/author&gt;&lt;author&gt;Cibulskis, Kristian&lt;/author&gt;&lt;author&gt;Kernytsky, Andrew&lt;/author&gt;&lt;author&gt;Garimella, Kiran&lt;/author&gt;&lt;author&gt;Altshuler, David&lt;/author&gt;&lt;author&gt;Gabriel, Stacey&lt;/author&gt;&lt;author&gt;Daly, Mark&lt;/author&gt;&lt;author&gt;DePristo, Mark A.&lt;/author&gt;&lt;/authors&gt;&lt;/contributors&gt;&lt;titles&gt;&lt;title&gt;The Genome Analysis Toolkit: A MapReduce framework for analyzing next-generation DNA sequencing data&lt;/title&gt;&lt;secondary-title&gt;Genome Research&lt;/secondary-title&gt;&lt;/titles&gt;&lt;periodical&gt;&lt;full-title&gt;Genome Research&lt;/full-title&gt;&lt;abbr-1&gt;Genome Res&lt;/abbr-1&gt;&lt;/periodical&gt;&lt;pages&gt;1297-1303&lt;/pages&gt;&lt;volume&gt;20&lt;/volume&gt;&lt;number&gt;9&lt;/number&gt;&lt;dates&gt;&lt;year&gt;2010&lt;/year&gt;&lt;pub-dates&gt;&lt;date&gt;03/11/received&amp;#xD;07/12/accepted&lt;/date&gt;&lt;/pub-dates&gt;&lt;/dates&gt;&lt;publisher&gt;Cold Spring Harbor Laboratory Press&lt;/publisher&gt;&lt;isbn&gt;1088-9051&amp;#xD;1549-5469&lt;/isbn&gt;&lt;accession-num&gt;PMC2928508&lt;/accession-num&gt;&lt;urls&gt;&lt;related-urls&gt;&lt;url&gt;http://www.ncbi.nlm.nih.gov/pmc/articles/PMC2928508/&lt;/url&gt;&lt;/related-urls&gt;&lt;/urls&gt;&lt;electronic-resource-num&gt;10.1101/gr.107524.110&lt;/electronic-resource-num&gt;&lt;remote-database-name&gt;PMC&lt;/remote-database-name&gt;&lt;/record&gt;&lt;/Cite&gt;&lt;/EndNote&gt;</w:instrText>
      </w:r>
      <w:r w:rsidR="00221FB2">
        <w:fldChar w:fldCharType="separate"/>
      </w:r>
      <w:r w:rsidR="004B605B">
        <w:rPr>
          <w:noProof/>
        </w:rPr>
        <w:t>[5]</w:t>
      </w:r>
      <w:r w:rsidR="00221FB2">
        <w:fldChar w:fldCharType="end"/>
      </w:r>
    </w:p>
    <w:p w14:paraId="6FF44040" w14:textId="567F4C88" w:rsidR="007714B0" w:rsidRDefault="007714B0" w:rsidP="00CA4626">
      <w:pPr>
        <w:pStyle w:val="ListParagraph"/>
        <w:contextualSpacing w:val="0"/>
      </w:pPr>
      <w:r>
        <w:t xml:space="preserve">Copy </w:t>
      </w:r>
      <w:r w:rsidRPr="00EF5947">
        <w:rPr>
          <w:i/>
        </w:rPr>
        <w:t>ref</w:t>
      </w:r>
      <w:r w:rsidR="00872073">
        <w:rPr>
          <w:i/>
        </w:rPr>
        <w:t>_98</w:t>
      </w:r>
      <w:r w:rsidRPr="00EF5947">
        <w:rPr>
          <w:i/>
        </w:rPr>
        <w:t>.fa</w:t>
      </w:r>
      <w:r>
        <w:t xml:space="preserve"> to</w:t>
      </w:r>
      <w:r w:rsidR="00942040">
        <w:t xml:space="preserve"> the</w:t>
      </w:r>
      <w:r>
        <w:t xml:space="preserve"> </w:t>
      </w:r>
      <w:r w:rsidR="00CA4626">
        <w:t>“</w:t>
      </w:r>
      <w:r>
        <w:t>BCpc</w:t>
      </w:r>
      <w:r w:rsidR="00CA4626">
        <w:t>”</w:t>
      </w:r>
      <w:r>
        <w:t xml:space="preserve"> folder, and run </w:t>
      </w:r>
      <w:r w:rsidR="00EF5947">
        <w:t xml:space="preserve">the </w:t>
      </w:r>
      <w:r>
        <w:t>scripts below:</w:t>
      </w:r>
    </w:p>
    <w:p w14:paraId="1CA09511" w14:textId="6CA7EBB3" w:rsidR="007714B0" w:rsidRPr="007714B0" w:rsidRDefault="007714B0" w:rsidP="007714B0">
      <w:pPr>
        <w:pStyle w:val="ListParagraph"/>
        <w:rPr>
          <w:i/>
        </w:rPr>
      </w:pPr>
      <w:r w:rsidRPr="007714B0">
        <w:rPr>
          <w:i/>
        </w:rPr>
        <w:t>bowtie2/2.2.9/bin</w:t>
      </w:r>
      <w:r w:rsidR="003A30F2">
        <w:rPr>
          <w:i/>
        </w:rPr>
        <w:t>/</w:t>
      </w:r>
      <w:r w:rsidRPr="007714B0">
        <w:rPr>
          <w:i/>
        </w:rPr>
        <w:t>bowtie2-build ref</w:t>
      </w:r>
      <w:r w:rsidR="00A37284">
        <w:rPr>
          <w:i/>
        </w:rPr>
        <w:t>_98</w:t>
      </w:r>
      <w:r w:rsidRPr="007714B0">
        <w:rPr>
          <w:i/>
        </w:rPr>
        <w:t>.fa ref</w:t>
      </w:r>
      <w:r w:rsidR="003A30F2">
        <w:rPr>
          <w:i/>
        </w:rPr>
        <w:t>_98</w:t>
      </w:r>
    </w:p>
    <w:p w14:paraId="13F29DB2" w14:textId="5FF46864" w:rsidR="007714B0" w:rsidRPr="007714B0" w:rsidRDefault="00470025" w:rsidP="007714B0">
      <w:pPr>
        <w:pStyle w:val="ListParagraph"/>
        <w:rPr>
          <w:i/>
        </w:rPr>
      </w:pPr>
      <w:r>
        <w:rPr>
          <w:i/>
        </w:rPr>
        <w:t xml:space="preserve">java -jar </w:t>
      </w:r>
      <w:r w:rsidR="007714B0" w:rsidRPr="007714B0">
        <w:rPr>
          <w:i/>
        </w:rPr>
        <w:t>picard/2.4.1/CreateSequenceDictionary.jar -R=ref</w:t>
      </w:r>
      <w:r w:rsidR="003A30F2">
        <w:rPr>
          <w:i/>
        </w:rPr>
        <w:t>_98</w:t>
      </w:r>
      <w:r w:rsidR="007714B0" w:rsidRPr="007714B0">
        <w:rPr>
          <w:i/>
        </w:rPr>
        <w:t>.fa O=ref</w:t>
      </w:r>
      <w:r w:rsidR="003A30F2">
        <w:rPr>
          <w:i/>
        </w:rPr>
        <w:t>_98</w:t>
      </w:r>
      <w:r w:rsidR="007714B0" w:rsidRPr="007714B0">
        <w:rPr>
          <w:i/>
        </w:rPr>
        <w:t>.dict</w:t>
      </w:r>
    </w:p>
    <w:p w14:paraId="259144BA" w14:textId="729E8059" w:rsidR="007714B0" w:rsidRPr="007714B0" w:rsidRDefault="00872073" w:rsidP="007714B0">
      <w:pPr>
        <w:pStyle w:val="ListParagraph"/>
        <w:rPr>
          <w:i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77696" behindDoc="0" locked="0" layoutInCell="1" allowOverlap="1" wp14:anchorId="0BC432FC" wp14:editId="5D0B05A0">
                <wp:simplePos x="0" y="0"/>
                <wp:positionH relativeFrom="margin">
                  <wp:align>right</wp:align>
                </wp:positionH>
                <wp:positionV relativeFrom="paragraph">
                  <wp:posOffset>353695</wp:posOffset>
                </wp:positionV>
                <wp:extent cx="5467350" cy="942975"/>
                <wp:effectExtent l="0" t="0" r="19050" b="28575"/>
                <wp:wrapSquare wrapText="bothSides"/>
                <wp:docPr id="10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9429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340BD8" w14:textId="482333BB" w:rsidR="00872073" w:rsidRDefault="00507BB9" w:rsidP="00466AE4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872073">
                              <w:t>(using demo files):</w:t>
                            </w:r>
                          </w:p>
                          <w:p w14:paraId="290016D1" w14:textId="77777777" w:rsidR="00872073" w:rsidRDefault="00872073" w:rsidP="00466AE4">
                            <w:pPr>
                              <w:tabs>
                                <w:tab w:val="left" w:pos="1080"/>
                              </w:tabs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7714B0">
                              <w:rPr>
                                <w:i/>
                              </w:rPr>
                              <w:t>bowtie2-build ref</w:t>
                            </w:r>
                            <w:r>
                              <w:rPr>
                                <w:i/>
                              </w:rPr>
                              <w:t>_98</w:t>
                            </w:r>
                            <w:r w:rsidRPr="007714B0">
                              <w:rPr>
                                <w:i/>
                              </w:rPr>
                              <w:t>.fa ref</w:t>
                            </w:r>
                            <w:r>
                              <w:rPr>
                                <w:i/>
                              </w:rPr>
                              <w:t>_98</w:t>
                            </w:r>
                          </w:p>
                          <w:p w14:paraId="0378183C" w14:textId="77777777" w:rsidR="00872073" w:rsidRPr="00452D92" w:rsidRDefault="00872073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 w:rsidRPr="00452D92">
                              <w:rPr>
                                <w:i/>
                              </w:rPr>
                              <w:t>$ java -jar picard</w:t>
                            </w:r>
                            <w:r>
                              <w:rPr>
                                <w:i/>
                              </w:rPr>
                              <w:t xml:space="preserve"> </w:t>
                            </w:r>
                            <w:r w:rsidRPr="00452D92">
                              <w:rPr>
                                <w:i/>
                              </w:rPr>
                              <w:t>CreateSequenceDictionary.jar -R=ref</w:t>
                            </w:r>
                            <w:r>
                              <w:rPr>
                                <w:i/>
                              </w:rPr>
                              <w:t>_98</w:t>
                            </w:r>
                            <w:r w:rsidRPr="00452D92">
                              <w:rPr>
                                <w:i/>
                              </w:rPr>
                              <w:t>.fa O=ref</w:t>
                            </w:r>
                            <w:r>
                              <w:rPr>
                                <w:i/>
                              </w:rPr>
                              <w:t>_98</w:t>
                            </w:r>
                            <w:r w:rsidRPr="00452D92">
                              <w:rPr>
                                <w:i/>
                              </w:rPr>
                              <w:t>.dict</w:t>
                            </w:r>
                          </w:p>
                          <w:p w14:paraId="31467423" w14:textId="77777777" w:rsidR="00872073" w:rsidRDefault="00872073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 w:rsidRPr="00452D92">
                              <w:rPr>
                                <w:i/>
                              </w:rPr>
                              <w:t>$ samtools faidx ref_98.fa</w:t>
                            </w:r>
                          </w:p>
                          <w:p w14:paraId="47CED18F" w14:textId="4FAC8892" w:rsidR="00872073" w:rsidRPr="00466AE4" w:rsidRDefault="00872073" w:rsidP="00466AE4">
                            <w:pPr>
                              <w:tabs>
                                <w:tab w:val="left" w:pos="1080"/>
                              </w:tabs>
                              <w:spacing w:after="0"/>
                              <w:contextualSpacing/>
                              <w:rPr>
                                <w:i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C432FC" id="Text Box 10" o:spid="_x0000_s1037" type="#_x0000_t202" style="position:absolute;left:0;text-align:left;margin-left:379.3pt;margin-top:27.85pt;width:430.5pt;height:74.25pt;z-index:25167769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">
                <v:textbox>
                  <w:txbxContent>
                    <w:p w14:paraId="4E340BD8" w14:textId="482333BB" w:rsidR="00872073" w:rsidRDefault="00507BB9" w:rsidP="00466AE4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872073">
                        <w:t>(using demo files):</w:t>
                      </w:r>
                    </w:p>
                    <w:p w14:paraId="290016D1" w14:textId="77777777" w:rsidR="00872073" w:rsidRDefault="00872073" w:rsidP="00466AE4">
                      <w:pPr>
                        <w:tabs>
                          <w:tab w:val="left" w:pos="1080"/>
                        </w:tabs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7714B0">
                        <w:rPr>
                          <w:i/>
                        </w:rPr>
                        <w:t>bowtie2-build ref</w:t>
                      </w:r>
                      <w:r>
                        <w:rPr>
                          <w:i/>
                        </w:rPr>
                        <w:t>_98</w:t>
                      </w:r>
                      <w:r w:rsidRPr="007714B0">
                        <w:rPr>
                          <w:i/>
                        </w:rPr>
                        <w:t>.fa ref</w:t>
                      </w:r>
                      <w:r>
                        <w:rPr>
                          <w:i/>
                        </w:rPr>
                        <w:t>_98</w:t>
                      </w:r>
                    </w:p>
                    <w:p w14:paraId="0378183C" w14:textId="77777777" w:rsidR="00872073" w:rsidRPr="00452D92" w:rsidRDefault="00872073" w:rsidP="00466AE4">
                      <w:pPr>
                        <w:spacing w:after="0"/>
                        <w:rPr>
                          <w:i/>
                        </w:rPr>
                      </w:pPr>
                      <w:r w:rsidRPr="00452D92">
                        <w:rPr>
                          <w:i/>
                        </w:rPr>
                        <w:t>$ java -jar picard</w:t>
                      </w:r>
                      <w:r>
                        <w:rPr>
                          <w:i/>
                        </w:rPr>
                        <w:t xml:space="preserve"> </w:t>
                      </w:r>
                      <w:r w:rsidRPr="00452D92">
                        <w:rPr>
                          <w:i/>
                        </w:rPr>
                        <w:t>CreateSequenceDictionary.jar -R=ref</w:t>
                      </w:r>
                      <w:r>
                        <w:rPr>
                          <w:i/>
                        </w:rPr>
                        <w:t>_98</w:t>
                      </w:r>
                      <w:r w:rsidRPr="00452D92">
                        <w:rPr>
                          <w:i/>
                        </w:rPr>
                        <w:t>.fa O=ref</w:t>
                      </w:r>
                      <w:r>
                        <w:rPr>
                          <w:i/>
                        </w:rPr>
                        <w:t>_98</w:t>
                      </w:r>
                      <w:r w:rsidRPr="00452D92">
                        <w:rPr>
                          <w:i/>
                        </w:rPr>
                        <w:t>.dict</w:t>
                      </w:r>
                    </w:p>
                    <w:p w14:paraId="31467423" w14:textId="77777777" w:rsidR="00872073" w:rsidRDefault="00872073" w:rsidP="00466AE4">
                      <w:pPr>
                        <w:spacing w:after="0"/>
                        <w:rPr>
                          <w:i/>
                        </w:rPr>
                      </w:pPr>
                      <w:r w:rsidRPr="00452D92">
                        <w:rPr>
                          <w:i/>
                        </w:rPr>
                        <w:t>$ samtools faidx ref_98.fa</w:t>
                      </w:r>
                    </w:p>
                    <w:p w14:paraId="47CED18F" w14:textId="4FAC8892" w:rsidR="00872073" w:rsidRPr="00466AE4" w:rsidRDefault="00872073" w:rsidP="00466AE4">
                      <w:pPr>
                        <w:tabs>
                          <w:tab w:val="left" w:pos="1080"/>
                        </w:tabs>
                        <w:spacing w:after="0"/>
                        <w:contextualSpacing/>
                        <w:rPr>
                          <w:i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7714B0" w:rsidRPr="007714B0">
        <w:rPr>
          <w:i/>
        </w:rPr>
        <w:t>samtools faidx ref</w:t>
      </w:r>
      <w:r w:rsidR="00A37284">
        <w:rPr>
          <w:i/>
        </w:rPr>
        <w:t>_98</w:t>
      </w:r>
      <w:r w:rsidR="007714B0" w:rsidRPr="007714B0">
        <w:rPr>
          <w:i/>
        </w:rPr>
        <w:t>.fa</w:t>
      </w:r>
    </w:p>
    <w:p w14:paraId="216A1936" w14:textId="5E311C12" w:rsidR="007714B0" w:rsidRDefault="007714B0" w:rsidP="007714B0">
      <w:pPr>
        <w:pStyle w:val="ListParagraph"/>
      </w:pPr>
    </w:p>
    <w:p w14:paraId="3685ED51" w14:textId="0FD38F34" w:rsidR="007714B0" w:rsidRDefault="007714B0" w:rsidP="007714B0">
      <w:pPr>
        <w:pStyle w:val="ListParagraph"/>
        <w:numPr>
          <w:ilvl w:val="0"/>
          <w:numId w:val="1"/>
        </w:numPr>
      </w:pPr>
      <w:r>
        <w:t xml:space="preserve">Align reads to </w:t>
      </w:r>
      <w:r w:rsidR="00EF5947">
        <w:t xml:space="preserve">the </w:t>
      </w:r>
      <w:r>
        <w:t>reference and process output for GATK</w:t>
      </w:r>
    </w:p>
    <w:p w14:paraId="331E6258" w14:textId="100696CB" w:rsidR="00643F51" w:rsidRDefault="00643F51" w:rsidP="00CA4626">
      <w:pPr>
        <w:pStyle w:val="ListParagraph"/>
        <w:contextualSpacing w:val="0"/>
      </w:pPr>
      <w:r>
        <w:t xml:space="preserve">In “BCpc” folder, run </w:t>
      </w:r>
      <w:r w:rsidR="006C6814">
        <w:t xml:space="preserve">the </w:t>
      </w:r>
      <w:r>
        <w:t>scripts below</w:t>
      </w:r>
      <w:r w:rsidR="00CA4626">
        <w:t xml:space="preserve"> </w:t>
      </w:r>
      <w:r w:rsidR="00470025">
        <w:t>for each sample.</w:t>
      </w:r>
    </w:p>
    <w:p w14:paraId="047C8915" w14:textId="4AECF1F0" w:rsidR="00606250" w:rsidRPr="00606250" w:rsidRDefault="00643F51" w:rsidP="00606250">
      <w:pPr>
        <w:pStyle w:val="ListParagraph"/>
        <w:rPr>
          <w:i/>
        </w:rPr>
      </w:pPr>
      <w:r w:rsidRPr="005B2E2F">
        <w:rPr>
          <w:i/>
        </w:rPr>
        <w:t>bowtie2</w:t>
      </w:r>
      <w:r w:rsidR="00BC79AA" w:rsidRPr="005B2E2F">
        <w:rPr>
          <w:i/>
        </w:rPr>
        <w:t>/</w:t>
      </w:r>
      <w:r w:rsidR="00470025" w:rsidRPr="005B2E2F">
        <w:rPr>
          <w:i/>
        </w:rPr>
        <w:t>bin/bowtie2 -x ref</w:t>
      </w:r>
      <w:r w:rsidR="00A37284">
        <w:rPr>
          <w:i/>
        </w:rPr>
        <w:t>_98</w:t>
      </w:r>
      <w:r w:rsidR="00470025" w:rsidRPr="005B2E2F">
        <w:rPr>
          <w:i/>
        </w:rPr>
        <w:t xml:space="preserve"> -1 sample1.1.fq -2 sample1.2.fq -S sample1.sam</w:t>
      </w:r>
    </w:p>
    <w:p w14:paraId="353A5005" w14:textId="0277154F" w:rsidR="00606250" w:rsidRPr="00606250" w:rsidRDefault="00470025" w:rsidP="00606250">
      <w:pPr>
        <w:pStyle w:val="ListParagraph"/>
        <w:rPr>
          <w:i/>
        </w:rPr>
      </w:pPr>
      <w:r w:rsidRPr="005B2E2F">
        <w:rPr>
          <w:i/>
        </w:rPr>
        <w:t>samtools/1.3.1/samtools view -bS sample1.sam &gt; sample1.bam</w:t>
      </w:r>
    </w:p>
    <w:p w14:paraId="20A42767" w14:textId="4134A27B" w:rsidR="00606250" w:rsidRPr="00606250" w:rsidRDefault="00470025" w:rsidP="00606250">
      <w:pPr>
        <w:pStyle w:val="ListParagraph"/>
        <w:rPr>
          <w:i/>
        </w:rPr>
      </w:pPr>
      <w:r w:rsidRPr="005B2E2F">
        <w:rPr>
          <w:i/>
        </w:rPr>
        <w:t>java -jar picard/</w:t>
      </w:r>
      <w:r w:rsidR="00F61911" w:rsidRPr="005B2E2F">
        <w:rPr>
          <w:i/>
        </w:rPr>
        <w:t>2.4.1/ValidateSamFile.jar INPUT= sample1.bam</w:t>
      </w:r>
    </w:p>
    <w:p w14:paraId="3A01FB97" w14:textId="13157B56" w:rsidR="00606250" w:rsidRPr="00606250" w:rsidRDefault="00F61911" w:rsidP="00606250">
      <w:pPr>
        <w:pStyle w:val="ListParagraph"/>
        <w:rPr>
          <w:i/>
        </w:rPr>
      </w:pPr>
      <w:r w:rsidRPr="005B2E2F">
        <w:rPr>
          <w:i/>
        </w:rPr>
        <w:t xml:space="preserve">java -jar picard/2.4.1/AddOrReplaceReadGroups.jar I=sample1.bam O=sample1.Gr.bam </w:t>
      </w:r>
      <w:r w:rsidRPr="0088110F">
        <w:rPr>
          <w:i/>
        </w:rPr>
        <w:t>LB=Whatever PL=Illumina PU=Whatever SM=sample1</w:t>
      </w:r>
    </w:p>
    <w:p w14:paraId="7F7299FF" w14:textId="67D3B0B3" w:rsidR="00606250" w:rsidRPr="00606250" w:rsidRDefault="00F61911" w:rsidP="00606250">
      <w:pPr>
        <w:pStyle w:val="ListParagraph"/>
        <w:rPr>
          <w:i/>
        </w:rPr>
      </w:pPr>
      <w:r w:rsidRPr="005B2E2F">
        <w:rPr>
          <w:i/>
        </w:rPr>
        <w:t>samtools/1.3.1/samtools sort sample1.Gr.bam samp</w:t>
      </w:r>
      <w:r w:rsidR="006C6814">
        <w:rPr>
          <w:i/>
        </w:rPr>
        <w:t>l</w:t>
      </w:r>
      <w:r w:rsidRPr="005B2E2F">
        <w:rPr>
          <w:i/>
        </w:rPr>
        <w:t>e1.Gr.sorted</w:t>
      </w:r>
    </w:p>
    <w:p w14:paraId="1178AB03" w14:textId="07E59970" w:rsidR="00F61911" w:rsidRDefault="00BB6171" w:rsidP="00643F51">
      <w:pPr>
        <w:pStyle w:val="ListParagraph"/>
        <w:rPr>
          <w:i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79744" behindDoc="0" locked="0" layoutInCell="1" allowOverlap="1" wp14:anchorId="244F326C" wp14:editId="4F635278">
                <wp:simplePos x="0" y="0"/>
                <wp:positionH relativeFrom="margin">
                  <wp:align>right</wp:align>
                </wp:positionH>
                <wp:positionV relativeFrom="paragraph">
                  <wp:posOffset>276860</wp:posOffset>
                </wp:positionV>
                <wp:extent cx="5467350" cy="2895600"/>
                <wp:effectExtent l="0" t="0" r="19050" b="19050"/>
                <wp:wrapSquare wrapText="bothSides"/>
                <wp:docPr id="11" name="Text Box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2895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BC71AB" w14:textId="3A362B45" w:rsidR="00BB6171" w:rsidRDefault="00507BB9" w:rsidP="00466AE4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BB6171">
                              <w:t>(using demo files):</w:t>
                            </w:r>
                          </w:p>
                          <w:p w14:paraId="1634CF23" w14:textId="51CA23C6" w:rsidR="00BF0398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mkdir SNP</w:t>
                            </w:r>
                          </w:p>
                          <w:p w14:paraId="313A7936" w14:textId="60076183" w:rsidR="00BB6171" w:rsidRDefault="00BB6171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cd ..</w:t>
                            </w:r>
                          </w:p>
                          <w:p w14:paraId="2B48E0C3" w14:textId="2DC70D7A" w:rsidR="00BB6171" w:rsidRDefault="00BB6171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 w:rsidRPr="00452D92">
                              <w:rPr>
                                <w:i/>
                              </w:rPr>
                              <w:t xml:space="preserve">$ bowtie2 -x </w:t>
                            </w:r>
                            <w:r>
                              <w:rPr>
                                <w:i/>
                              </w:rPr>
                              <w:t>ASU/</w:t>
                            </w:r>
                            <w:r w:rsidRPr="00452D92">
                              <w:rPr>
                                <w:i/>
                              </w:rPr>
                              <w:t xml:space="preserve">ref_98 -1 </w:t>
                            </w:r>
                            <w:r>
                              <w:rPr>
                                <w:i/>
                              </w:rPr>
                              <w:t>BCpc/1M_PM-KNE10</w:t>
                            </w:r>
                            <w:r w:rsidRPr="00452D92">
                              <w:rPr>
                                <w:i/>
                              </w:rPr>
                              <w:t xml:space="preserve">.1.fq -2 </w:t>
                            </w:r>
                            <w:r>
                              <w:rPr>
                                <w:i/>
                              </w:rPr>
                              <w:t>BCpc/1M_PM-KNE10</w:t>
                            </w:r>
                            <w:r w:rsidRPr="00452D92">
                              <w:rPr>
                                <w:i/>
                              </w:rPr>
                              <w:t xml:space="preserve">.2.fq -S </w:t>
                            </w:r>
                            <w:r>
                              <w:rPr>
                                <w:i/>
                              </w:rPr>
                              <w:t>SNP/1M_PM-KNE10</w:t>
                            </w:r>
                            <w:r w:rsidRPr="00452D92">
                              <w:rPr>
                                <w:i/>
                              </w:rPr>
                              <w:t>.sam</w:t>
                            </w:r>
                          </w:p>
                          <w:p w14:paraId="485CC009" w14:textId="293FF462" w:rsidR="00BF0398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</w:p>
                          <w:p w14:paraId="30172200" w14:textId="77777777" w:rsidR="00BF0398" w:rsidRPr="00452D92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>$ cd SNP</w:t>
                            </w:r>
                          </w:p>
                          <w:p w14:paraId="02802E99" w14:textId="77777777" w:rsidR="00BF0398" w:rsidRPr="00452D92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452D92">
                              <w:rPr>
                                <w:i/>
                              </w:rPr>
                              <w:t xml:space="preserve">samtools view -bS 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 xml:space="preserve">.sam &gt; 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>.bam</w:t>
                            </w:r>
                          </w:p>
                          <w:p w14:paraId="0A8859D5" w14:textId="77777777" w:rsidR="00BF0398" w:rsidRPr="00452D92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452D92">
                              <w:rPr>
                                <w:i/>
                              </w:rPr>
                              <w:t>java -jar picard</w:t>
                            </w:r>
                            <w:r>
                              <w:rPr>
                                <w:i/>
                              </w:rPr>
                              <w:t xml:space="preserve"> </w:t>
                            </w:r>
                            <w:r w:rsidRPr="00452D92">
                              <w:rPr>
                                <w:i/>
                              </w:rPr>
                              <w:t xml:space="preserve">ValidateSamFile.jar INPUT= 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>.bam</w:t>
                            </w:r>
                          </w:p>
                          <w:p w14:paraId="2BEB0757" w14:textId="77777777" w:rsidR="00BF0398" w:rsidRPr="00452D92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452D92">
                              <w:rPr>
                                <w:i/>
                              </w:rPr>
                              <w:t>java -jar picard</w:t>
                            </w:r>
                            <w:r>
                              <w:rPr>
                                <w:i/>
                              </w:rPr>
                              <w:t xml:space="preserve"> </w:t>
                            </w:r>
                            <w:r w:rsidRPr="00452D92">
                              <w:rPr>
                                <w:i/>
                              </w:rPr>
                              <w:t>AddOrReplaceReadGroups.jar I=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>.bam O=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>.Gr.bam LB=Whatever PL=Illumina PU=Whatever SM=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</w:p>
                          <w:p w14:paraId="72855F99" w14:textId="77777777" w:rsidR="00BF0398" w:rsidRPr="00452D92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452D92">
                              <w:rPr>
                                <w:i/>
                              </w:rPr>
                              <w:t xml:space="preserve">samtools sort 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 xml:space="preserve">.Gr.bam 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>.Gr.sorted</w:t>
                            </w:r>
                          </w:p>
                          <w:p w14:paraId="01B15AB9" w14:textId="77777777" w:rsidR="00BF0398" w:rsidRPr="00452D92" w:rsidRDefault="00BF0398" w:rsidP="00466AE4">
                            <w:pPr>
                              <w:spacing w:after="0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452D92">
                              <w:rPr>
                                <w:i/>
                              </w:rPr>
                              <w:t xml:space="preserve">samtools index 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452D92">
                              <w:rPr>
                                <w:i/>
                              </w:rPr>
                              <w:t>.Gr.sorted.bam</w:t>
                            </w:r>
                          </w:p>
                          <w:p w14:paraId="11F99408" w14:textId="637E27B4" w:rsidR="00BB6171" w:rsidRDefault="00BB6171" w:rsidP="00466AE4">
                            <w:pPr>
                              <w:tabs>
                                <w:tab w:val="left" w:pos="1080"/>
                              </w:tabs>
                              <w:spacing w:after="0"/>
                              <w:contextualSpacing/>
                              <w:rPr>
                                <w:i/>
                              </w:rPr>
                            </w:pPr>
                          </w:p>
                          <w:p w14:paraId="6C65D13B" w14:textId="77777777" w:rsidR="00C02B32" w:rsidRDefault="00C02B32" w:rsidP="00C02B32">
                            <w:pPr>
                              <w:contextualSpacing/>
                            </w:pPr>
                            <w:r>
                              <w:t>Do this for each of the three demo samples.</w:t>
                            </w:r>
                          </w:p>
                          <w:p w14:paraId="79D49BB1" w14:textId="77777777" w:rsidR="00C02B32" w:rsidRPr="00466AE4" w:rsidRDefault="00C02B32" w:rsidP="00466AE4">
                            <w:pPr>
                              <w:tabs>
                                <w:tab w:val="left" w:pos="1080"/>
                              </w:tabs>
                              <w:spacing w:after="0"/>
                              <w:contextualSpacing/>
                              <w:rPr>
                                <w:i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44F326C" id="Text Box 11" o:spid="_x0000_s1038" type="#_x0000_t202" style="position:absolute;left:0;text-align:left;margin-left:379.3pt;margin-top:21.8pt;width:430.5pt;height:228pt;z-index:25167974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">
                <v:textbox>
                  <w:txbxContent>
                    <w:p w14:paraId="2DBC71AB" w14:textId="3A362B45" w:rsidR="00BB6171" w:rsidRDefault="00507BB9" w:rsidP="00466AE4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BB6171">
                        <w:t>(using demo files):</w:t>
                      </w:r>
                    </w:p>
                    <w:p w14:paraId="1634CF23" w14:textId="51CA23C6" w:rsidR="00BF0398" w:rsidRDefault="00BF0398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mkdir SNP</w:t>
                      </w:r>
                    </w:p>
                    <w:p w14:paraId="313A7936" w14:textId="60076183" w:rsidR="00BB6171" w:rsidRDefault="00BB6171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cd ..</w:t>
                      </w:r>
                    </w:p>
                    <w:p w14:paraId="2B48E0C3" w14:textId="2DC70D7A" w:rsidR="00BB6171" w:rsidRDefault="00BB6171" w:rsidP="00466AE4">
                      <w:pPr>
                        <w:spacing w:after="0"/>
                        <w:rPr>
                          <w:i/>
                        </w:rPr>
                      </w:pPr>
                      <w:r w:rsidRPr="00452D92">
                        <w:rPr>
                          <w:i/>
                        </w:rPr>
                        <w:t xml:space="preserve">$ bowtie2 -x </w:t>
                      </w:r>
                      <w:r>
                        <w:rPr>
                          <w:i/>
                        </w:rPr>
                        <w:t>ASU/</w:t>
                      </w:r>
                      <w:r w:rsidRPr="00452D92">
                        <w:rPr>
                          <w:i/>
                        </w:rPr>
                        <w:t xml:space="preserve">ref_98 -1 </w:t>
                      </w:r>
                      <w:r>
                        <w:rPr>
                          <w:i/>
                        </w:rPr>
                        <w:t>BCpc/1M_PM-KNE10</w:t>
                      </w:r>
                      <w:r w:rsidRPr="00452D92">
                        <w:rPr>
                          <w:i/>
                        </w:rPr>
                        <w:t xml:space="preserve">.1.fq -2 </w:t>
                      </w:r>
                      <w:r>
                        <w:rPr>
                          <w:i/>
                        </w:rPr>
                        <w:t>BCpc/1M_PM-KNE10</w:t>
                      </w:r>
                      <w:r w:rsidRPr="00452D92">
                        <w:rPr>
                          <w:i/>
                        </w:rPr>
                        <w:t xml:space="preserve">.2.fq -S </w:t>
                      </w:r>
                      <w:r>
                        <w:rPr>
                          <w:i/>
                        </w:rPr>
                        <w:t>SNP/1M_PM-KNE10</w:t>
                      </w:r>
                      <w:r w:rsidRPr="00452D92">
                        <w:rPr>
                          <w:i/>
                        </w:rPr>
                        <w:t>.sam</w:t>
                      </w:r>
                    </w:p>
                    <w:p w14:paraId="485CC009" w14:textId="293FF462" w:rsidR="00BF0398" w:rsidRDefault="00BF0398" w:rsidP="00466AE4">
                      <w:pPr>
                        <w:spacing w:after="0"/>
                        <w:rPr>
                          <w:i/>
                        </w:rPr>
                      </w:pPr>
                    </w:p>
                    <w:p w14:paraId="30172200" w14:textId="77777777" w:rsidR="00BF0398" w:rsidRPr="00452D92" w:rsidRDefault="00BF0398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>$ cd SNP</w:t>
                      </w:r>
                    </w:p>
                    <w:p w14:paraId="02802E99" w14:textId="77777777" w:rsidR="00BF0398" w:rsidRPr="00452D92" w:rsidRDefault="00BF0398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452D92">
                        <w:rPr>
                          <w:i/>
                        </w:rPr>
                        <w:t xml:space="preserve">samtools view -bS 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 xml:space="preserve">.sam &gt; 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>.bam</w:t>
                      </w:r>
                    </w:p>
                    <w:p w14:paraId="0A8859D5" w14:textId="77777777" w:rsidR="00BF0398" w:rsidRPr="00452D92" w:rsidRDefault="00BF0398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452D92">
                        <w:rPr>
                          <w:i/>
                        </w:rPr>
                        <w:t>java -jar picard</w:t>
                      </w:r>
                      <w:r>
                        <w:rPr>
                          <w:i/>
                        </w:rPr>
                        <w:t xml:space="preserve"> </w:t>
                      </w:r>
                      <w:r w:rsidRPr="00452D92">
                        <w:rPr>
                          <w:i/>
                        </w:rPr>
                        <w:t xml:space="preserve">ValidateSamFile.jar INPUT= 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>.bam</w:t>
                      </w:r>
                    </w:p>
                    <w:p w14:paraId="2BEB0757" w14:textId="77777777" w:rsidR="00BF0398" w:rsidRPr="00452D92" w:rsidRDefault="00BF0398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452D92">
                        <w:rPr>
                          <w:i/>
                        </w:rPr>
                        <w:t>java -jar picard</w:t>
                      </w:r>
                      <w:r>
                        <w:rPr>
                          <w:i/>
                        </w:rPr>
                        <w:t xml:space="preserve"> </w:t>
                      </w:r>
                      <w:r w:rsidRPr="00452D92">
                        <w:rPr>
                          <w:i/>
                        </w:rPr>
                        <w:t>AddOrReplaceReadGroups.jar I=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>.bam O=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>.Gr.bam LB=Whatever PL=Illumina PU=Whatever SM=</w:t>
                      </w:r>
                      <w:r>
                        <w:rPr>
                          <w:i/>
                        </w:rPr>
                        <w:t>1M_PM-KNE10</w:t>
                      </w:r>
                    </w:p>
                    <w:p w14:paraId="72855F99" w14:textId="77777777" w:rsidR="00BF0398" w:rsidRPr="00452D92" w:rsidRDefault="00BF0398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452D92">
                        <w:rPr>
                          <w:i/>
                        </w:rPr>
                        <w:t xml:space="preserve">samtools sort 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 xml:space="preserve">.Gr.bam 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>.Gr.sorted</w:t>
                      </w:r>
                    </w:p>
                    <w:p w14:paraId="01B15AB9" w14:textId="77777777" w:rsidR="00BF0398" w:rsidRPr="00452D92" w:rsidRDefault="00BF0398" w:rsidP="00466AE4">
                      <w:pPr>
                        <w:spacing w:after="0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452D92">
                        <w:rPr>
                          <w:i/>
                        </w:rPr>
                        <w:t xml:space="preserve">samtools index </w:t>
                      </w:r>
                      <w:r>
                        <w:rPr>
                          <w:i/>
                        </w:rPr>
                        <w:t>1M_PM-KNE10</w:t>
                      </w:r>
                      <w:r w:rsidRPr="00452D92">
                        <w:rPr>
                          <w:i/>
                        </w:rPr>
                        <w:t>.Gr.sorted.bam</w:t>
                      </w:r>
                    </w:p>
                    <w:p w14:paraId="11F99408" w14:textId="637E27B4" w:rsidR="00BB6171" w:rsidRDefault="00BB6171" w:rsidP="00466AE4">
                      <w:pPr>
                        <w:tabs>
                          <w:tab w:val="left" w:pos="1080"/>
                        </w:tabs>
                        <w:spacing w:after="0"/>
                        <w:contextualSpacing/>
                        <w:rPr>
                          <w:i/>
                        </w:rPr>
                      </w:pPr>
                    </w:p>
                    <w:p w14:paraId="6C65D13B" w14:textId="77777777" w:rsidR="00C02B32" w:rsidRDefault="00C02B32" w:rsidP="00C02B32">
                      <w:pPr>
                        <w:contextualSpacing/>
                      </w:pPr>
                      <w:r>
                        <w:t>Do this for each of the three demo samples.</w:t>
                      </w:r>
                    </w:p>
                    <w:p w14:paraId="79D49BB1" w14:textId="77777777" w:rsidR="00C02B32" w:rsidRPr="00466AE4" w:rsidRDefault="00C02B32" w:rsidP="00466AE4">
                      <w:pPr>
                        <w:tabs>
                          <w:tab w:val="left" w:pos="1080"/>
                        </w:tabs>
                        <w:spacing w:after="0"/>
                        <w:contextualSpacing/>
                        <w:rPr>
                          <w:i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F61911" w:rsidRPr="005B2E2F">
        <w:rPr>
          <w:i/>
        </w:rPr>
        <w:t>samtools/1.3.1/samtools index sample1.Gr.sorted.bam</w:t>
      </w:r>
    </w:p>
    <w:p w14:paraId="0FF4EFF2" w14:textId="40884023" w:rsidR="00CA4626" w:rsidRPr="005B2E2F" w:rsidRDefault="00CA4626" w:rsidP="00643F51">
      <w:pPr>
        <w:pStyle w:val="ListParagraph"/>
        <w:rPr>
          <w:i/>
        </w:rPr>
      </w:pPr>
    </w:p>
    <w:p w14:paraId="6A164073" w14:textId="0B201DA1" w:rsidR="00E627D4" w:rsidRDefault="00E627D4" w:rsidP="00E627D4">
      <w:pPr>
        <w:pStyle w:val="ListParagraph"/>
        <w:numPr>
          <w:ilvl w:val="0"/>
          <w:numId w:val="1"/>
        </w:numPr>
      </w:pPr>
      <w:r>
        <w:t>SNP calling with GATK</w:t>
      </w:r>
    </w:p>
    <w:p w14:paraId="6A1D5FF5" w14:textId="1D37F72E" w:rsidR="005B2E2F" w:rsidRDefault="005B2E2F" w:rsidP="007B797D">
      <w:pPr>
        <w:pStyle w:val="ListParagraph"/>
        <w:contextualSpacing w:val="0"/>
      </w:pPr>
      <w:r>
        <w:t xml:space="preserve">For </w:t>
      </w:r>
      <w:r w:rsidR="006C6814">
        <w:t xml:space="preserve">the </w:t>
      </w:r>
      <w:r>
        <w:t xml:space="preserve">“Unified Genotyper” </w:t>
      </w:r>
      <w:r w:rsidR="00CA4626">
        <w:t>module</w:t>
      </w:r>
      <w:r>
        <w:t xml:space="preserve">, run </w:t>
      </w:r>
      <w:r w:rsidR="006C6814">
        <w:t xml:space="preserve">the </w:t>
      </w:r>
      <w:r>
        <w:t xml:space="preserve">scripts below in </w:t>
      </w:r>
      <w:r w:rsidR="00817C73">
        <w:t xml:space="preserve">the </w:t>
      </w:r>
      <w:r>
        <w:t>“BCpc” folder</w:t>
      </w:r>
      <w:r w:rsidR="007B797D">
        <w:t>:</w:t>
      </w:r>
    </w:p>
    <w:p w14:paraId="20A52240" w14:textId="3D3884C4" w:rsidR="005B2E2F" w:rsidRPr="007A7869" w:rsidRDefault="00B14C31" w:rsidP="005B2E2F">
      <w:pPr>
        <w:pStyle w:val="ListParagraph"/>
        <w:rPr>
          <w:i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81792" behindDoc="0" locked="0" layoutInCell="1" allowOverlap="1" wp14:anchorId="02AC8A6C" wp14:editId="5471BB3F">
                <wp:simplePos x="0" y="0"/>
                <wp:positionH relativeFrom="margin">
                  <wp:align>right</wp:align>
                </wp:positionH>
                <wp:positionV relativeFrom="paragraph">
                  <wp:posOffset>662305</wp:posOffset>
                </wp:positionV>
                <wp:extent cx="5467350" cy="914400"/>
                <wp:effectExtent l="0" t="0" r="19050" b="19050"/>
                <wp:wrapSquare wrapText="bothSides"/>
                <wp:docPr id="12" name="Text Box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914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2AD88AB" w14:textId="2BC64029" w:rsidR="00B14C31" w:rsidRDefault="00507BB9" w:rsidP="00466AE4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B14C31">
                              <w:t>(using demo files):</w:t>
                            </w:r>
                          </w:p>
                          <w:p w14:paraId="21EE78C1" w14:textId="225E1A30" w:rsidR="00B14C31" w:rsidRPr="00466AE4" w:rsidRDefault="00B14C31" w:rsidP="00466AE4">
                            <w:pPr>
                              <w:rPr>
                                <w:i/>
                              </w:rPr>
                            </w:pPr>
                            <w:r w:rsidRPr="00F16EC0">
                              <w:rPr>
                                <w:i/>
                              </w:rPr>
                              <w:t xml:space="preserve">$ java -jar gatk/3.4.0/GenomeAnalysisTK.jar -T UnifiedGenotyper -R </w:t>
                            </w:r>
                            <w:r>
                              <w:rPr>
                                <w:i/>
                              </w:rPr>
                              <w:t>../ASU/</w:t>
                            </w:r>
                            <w:r w:rsidRPr="00F16EC0">
                              <w:rPr>
                                <w:i/>
                              </w:rPr>
                              <w:t xml:space="preserve">ref_98.fa -I </w:t>
                            </w:r>
                            <w:r>
                              <w:rPr>
                                <w:i/>
                              </w:rPr>
                              <w:t>1M_PM-KNE10</w:t>
                            </w:r>
                            <w:r w:rsidRPr="00F16EC0">
                              <w:rPr>
                                <w:i/>
                              </w:rPr>
                              <w:t xml:space="preserve">. Gr.sorted.bam -I </w:t>
                            </w:r>
                            <w:r>
                              <w:rPr>
                                <w:i/>
                              </w:rPr>
                              <w:t>1M_PM-MD20</w:t>
                            </w:r>
                            <w:r w:rsidRPr="00F16EC0">
                              <w:rPr>
                                <w:i/>
                              </w:rPr>
                              <w:t xml:space="preserve">.Gr.sorted.bam -I </w:t>
                            </w:r>
                            <w:r>
                              <w:rPr>
                                <w:i/>
                              </w:rPr>
                              <w:t>1M_PM-OK</w:t>
                            </w:r>
                            <w:r w:rsidRPr="00F16EC0">
                              <w:rPr>
                                <w:i/>
                              </w:rPr>
                              <w:t>.Gr.sorted.bam -dcov 1000 -glm BOTH -o raw_SNPs_unified.vcf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AC8A6C" id="Text Box 12" o:spid="_x0000_s1039" type="#_x0000_t202" style="position:absolute;left:0;text-align:left;margin-left:379.3pt;margin-top:52.15pt;width:430.5pt;height:1in;z-index:25168179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">
                <v:textbox>
                  <w:txbxContent>
                    <w:p w14:paraId="62AD88AB" w14:textId="2BC64029" w:rsidR="00B14C31" w:rsidRDefault="00507BB9" w:rsidP="00466AE4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B14C31">
                        <w:t>(using demo files):</w:t>
                      </w:r>
                    </w:p>
                    <w:p w14:paraId="21EE78C1" w14:textId="225E1A30" w:rsidR="00B14C31" w:rsidRPr="00466AE4" w:rsidRDefault="00B14C31" w:rsidP="00466AE4">
                      <w:pPr>
                        <w:rPr>
                          <w:i/>
                        </w:rPr>
                      </w:pPr>
                      <w:r w:rsidRPr="00F16EC0">
                        <w:rPr>
                          <w:i/>
                        </w:rPr>
                        <w:t xml:space="preserve">$ java -jar gatk/3.4.0/GenomeAnalysisTK.jar -T UnifiedGenotyper -R </w:t>
                      </w:r>
                      <w:r>
                        <w:rPr>
                          <w:i/>
                        </w:rPr>
                        <w:t>../ASU/</w:t>
                      </w:r>
                      <w:r w:rsidRPr="00F16EC0">
                        <w:rPr>
                          <w:i/>
                        </w:rPr>
                        <w:t xml:space="preserve">ref_98.fa -I </w:t>
                      </w:r>
                      <w:r>
                        <w:rPr>
                          <w:i/>
                        </w:rPr>
                        <w:t>1M_PM-KNE10</w:t>
                      </w:r>
                      <w:r w:rsidRPr="00F16EC0">
                        <w:rPr>
                          <w:i/>
                        </w:rPr>
                        <w:t xml:space="preserve">. Gr.sorted.bam -I </w:t>
                      </w:r>
                      <w:r>
                        <w:rPr>
                          <w:i/>
                        </w:rPr>
                        <w:t>1M_PM-MD20</w:t>
                      </w:r>
                      <w:r w:rsidRPr="00F16EC0">
                        <w:rPr>
                          <w:i/>
                        </w:rPr>
                        <w:t xml:space="preserve">.Gr.sorted.bam -I </w:t>
                      </w:r>
                      <w:r>
                        <w:rPr>
                          <w:i/>
                        </w:rPr>
                        <w:t>1M_PM-OK</w:t>
                      </w:r>
                      <w:r w:rsidRPr="00F16EC0">
                        <w:rPr>
                          <w:i/>
                        </w:rPr>
                        <w:t>.Gr.sorted.bam -dcov 1000 -glm BOTH -o raw_SNPs_unified.vcf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5B2E2F" w:rsidRPr="007A7869">
        <w:rPr>
          <w:i/>
        </w:rPr>
        <w:t>java -jar gatk/3.4.0/GenomeAnalysisTK.jar -T UnifiedGenotyper -R ref</w:t>
      </w:r>
      <w:r w:rsidR="00A37284">
        <w:rPr>
          <w:i/>
        </w:rPr>
        <w:t>_98</w:t>
      </w:r>
      <w:r w:rsidR="005B2E2F" w:rsidRPr="007A7869">
        <w:rPr>
          <w:i/>
        </w:rPr>
        <w:t>.fa -I sample1. Gr.sorted.bam -I sample2.Gr.sorted.bam -I sample3.Gr.sorted.bam -dcov 1000 -glm BOTH -o raw_SNPs_unified.vcf</w:t>
      </w:r>
    </w:p>
    <w:p w14:paraId="59CC5AA3" w14:textId="147B0167" w:rsidR="005B2E2F" w:rsidRDefault="005B2E2F" w:rsidP="005B2E2F">
      <w:pPr>
        <w:pStyle w:val="ListParagraph"/>
      </w:pPr>
    </w:p>
    <w:p w14:paraId="09A8D5FD" w14:textId="55C0A51A" w:rsidR="005B2E2F" w:rsidRDefault="005B2E2F" w:rsidP="005B2E2F">
      <w:pPr>
        <w:pStyle w:val="ListParagraph"/>
      </w:pPr>
      <w:r>
        <w:t xml:space="preserve">For </w:t>
      </w:r>
      <w:r w:rsidR="006C6814">
        <w:t xml:space="preserve">the </w:t>
      </w:r>
      <w:r>
        <w:t xml:space="preserve">“Haplotype Caller” </w:t>
      </w:r>
      <w:r w:rsidR="003A67DD">
        <w:t>module</w:t>
      </w:r>
      <w:r>
        <w:t>:</w:t>
      </w:r>
    </w:p>
    <w:p w14:paraId="5D75E7C6" w14:textId="4B8ABE01" w:rsidR="005B2E2F" w:rsidRDefault="007B797D" w:rsidP="007B797D">
      <w:pPr>
        <w:pStyle w:val="ListParagraph"/>
        <w:numPr>
          <w:ilvl w:val="0"/>
          <w:numId w:val="6"/>
        </w:numPr>
        <w:contextualSpacing w:val="0"/>
      </w:pPr>
      <w:r>
        <w:t xml:space="preserve">Run </w:t>
      </w:r>
      <w:r w:rsidR="006C6814">
        <w:t xml:space="preserve">the </w:t>
      </w:r>
      <w:r>
        <w:t>script</w:t>
      </w:r>
      <w:r w:rsidR="005B2E2F">
        <w:t xml:space="preserve"> below for each sample</w:t>
      </w:r>
      <w:r>
        <w:t>:</w:t>
      </w:r>
    </w:p>
    <w:p w14:paraId="17CC7C66" w14:textId="4AD76EF3" w:rsidR="005B2E2F" w:rsidRPr="007A7869" w:rsidRDefault="005B2E2F" w:rsidP="003A67DD">
      <w:pPr>
        <w:pStyle w:val="ListParagraph"/>
        <w:ind w:left="1080"/>
        <w:contextualSpacing w:val="0"/>
        <w:rPr>
          <w:i/>
        </w:rPr>
      </w:pPr>
      <w:r w:rsidRPr="007A7869">
        <w:rPr>
          <w:i/>
        </w:rPr>
        <w:lastRenderedPageBreak/>
        <w:t>java -jar gatk/3.</w:t>
      </w:r>
      <w:r w:rsidR="00F671C9" w:rsidRPr="007A7869">
        <w:rPr>
          <w:i/>
        </w:rPr>
        <w:t>4</w:t>
      </w:r>
      <w:r w:rsidRPr="007A7869">
        <w:rPr>
          <w:i/>
        </w:rPr>
        <w:t>.0/GenomeAnalysisTK.jar -T HaplotypeCaller -R ref</w:t>
      </w:r>
      <w:r w:rsidR="00A37284">
        <w:rPr>
          <w:i/>
        </w:rPr>
        <w:t>_98</w:t>
      </w:r>
      <w:r w:rsidRPr="007A7869">
        <w:rPr>
          <w:i/>
        </w:rPr>
        <w:t>.fa -I sample1.Gr.sorted.bam --genotyping_mode DISCOVERY -stand_emit_conf 10 -stand_call_conf 30 --minPruning 1 --emitRefConfidence GVCF -o sample1.g.vcf</w:t>
      </w:r>
    </w:p>
    <w:p w14:paraId="603435D5" w14:textId="08AB56A9" w:rsidR="005B2E2F" w:rsidRDefault="006C6814" w:rsidP="007B797D">
      <w:pPr>
        <w:pStyle w:val="ListParagraph"/>
        <w:numPr>
          <w:ilvl w:val="0"/>
          <w:numId w:val="6"/>
        </w:numPr>
        <w:contextualSpacing w:val="0"/>
      </w:pPr>
      <w:r>
        <w:t>Then r</w:t>
      </w:r>
      <w:r w:rsidR="005B2E2F">
        <w:t xml:space="preserve">un </w:t>
      </w:r>
      <w:r>
        <w:t xml:space="preserve">the </w:t>
      </w:r>
      <w:r w:rsidR="005B2E2F">
        <w:t>script below to get SNP data for all samples</w:t>
      </w:r>
      <w:r w:rsidR="007B797D">
        <w:t>:</w:t>
      </w:r>
    </w:p>
    <w:p w14:paraId="76827AEA" w14:textId="45C83685" w:rsidR="00F671C9" w:rsidRPr="007A7869" w:rsidRDefault="007A7869" w:rsidP="00F671C9">
      <w:pPr>
        <w:pStyle w:val="ListParagraph"/>
        <w:ind w:left="1080"/>
        <w:rPr>
          <w:i/>
        </w:rPr>
      </w:pPr>
      <w:r w:rsidRPr="007A7869">
        <w:rPr>
          <w:i/>
        </w:rPr>
        <w:t>java</w:t>
      </w:r>
      <w:r w:rsidR="00F671C9" w:rsidRPr="007A7869">
        <w:rPr>
          <w:i/>
        </w:rPr>
        <w:t xml:space="preserve"> -jar gatk/3.4.0/GenomeAnalysisTk.jar</w:t>
      </w:r>
      <w:r w:rsidR="00F3220F" w:rsidRPr="007A7869">
        <w:rPr>
          <w:i/>
        </w:rPr>
        <w:t xml:space="preserve"> -T GenotyperGVCFs </w:t>
      </w:r>
      <w:r w:rsidRPr="007A7869">
        <w:rPr>
          <w:i/>
        </w:rPr>
        <w:t>-R r</w:t>
      </w:r>
      <w:r w:rsidR="00F3220F" w:rsidRPr="007A7869">
        <w:rPr>
          <w:i/>
        </w:rPr>
        <w:t>e</w:t>
      </w:r>
      <w:r w:rsidRPr="007A7869">
        <w:rPr>
          <w:i/>
        </w:rPr>
        <w:t>f</w:t>
      </w:r>
      <w:r w:rsidR="00A37284">
        <w:rPr>
          <w:i/>
        </w:rPr>
        <w:t>_98</w:t>
      </w:r>
      <w:r w:rsidR="00F3220F" w:rsidRPr="007A7869">
        <w:rPr>
          <w:i/>
        </w:rPr>
        <w:t>.fa --variant sampel1.g.vcf --variant sample2.g.vcf --variant sample3.g.vcf -o raw_SNPs_haplo.vcf</w:t>
      </w:r>
    </w:p>
    <w:p w14:paraId="4708F122" w14:textId="698DB4EA" w:rsidR="00F3220F" w:rsidRDefault="00F3220F" w:rsidP="00F671C9">
      <w:pPr>
        <w:pStyle w:val="ListParagraph"/>
        <w:ind w:left="1080"/>
      </w:pPr>
    </w:p>
    <w:p w14:paraId="7C625ECE" w14:textId="49E2F649" w:rsidR="00F3220F" w:rsidRDefault="00F3220F" w:rsidP="00F3220F">
      <w:pPr>
        <w:pStyle w:val="ListParagraph"/>
        <w:numPr>
          <w:ilvl w:val="0"/>
          <w:numId w:val="1"/>
        </w:numPr>
      </w:pPr>
      <w:r>
        <w:t xml:space="preserve">Filter </w:t>
      </w:r>
      <w:r w:rsidR="00817C73">
        <w:t xml:space="preserve">the </w:t>
      </w:r>
      <w:r>
        <w:t>GATK output</w:t>
      </w:r>
    </w:p>
    <w:p w14:paraId="2372BBF4" w14:textId="0C2B8472" w:rsidR="00F3220F" w:rsidRDefault="00F3220F" w:rsidP="007B797D">
      <w:pPr>
        <w:pStyle w:val="ListParagraph"/>
        <w:contextualSpacing w:val="0"/>
      </w:pPr>
      <w:r>
        <w:t>Select only biallelic SNPs and filter on allele frequency</w:t>
      </w:r>
      <w:r w:rsidR="00942040">
        <w:t xml:space="preserve"> (AF)</w:t>
      </w:r>
      <w:r>
        <w:t xml:space="preserve">. Run </w:t>
      </w:r>
      <w:r w:rsidR="00817C73">
        <w:t xml:space="preserve">the </w:t>
      </w:r>
      <w:r>
        <w:t xml:space="preserve">scripts below in </w:t>
      </w:r>
      <w:r w:rsidR="00817C73">
        <w:t xml:space="preserve">the </w:t>
      </w:r>
      <w:r>
        <w:t>“BCpc” folder.</w:t>
      </w:r>
    </w:p>
    <w:p w14:paraId="64B3B14E" w14:textId="2CE068C8" w:rsidR="00606250" w:rsidRPr="007A7869" w:rsidRDefault="00F3220F" w:rsidP="00606250">
      <w:pPr>
        <w:pStyle w:val="ListParagraph"/>
        <w:rPr>
          <w:i/>
        </w:rPr>
      </w:pPr>
      <w:r w:rsidRPr="007A7869">
        <w:rPr>
          <w:i/>
        </w:rPr>
        <w:t xml:space="preserve">java </w:t>
      </w:r>
      <w:r w:rsidR="00606250" w:rsidRPr="007A7869">
        <w:rPr>
          <w:i/>
        </w:rPr>
        <w:t>-jar gatk/3.4.0/GenomeAnalysisTK.jar -T SelectVariants -R ref</w:t>
      </w:r>
      <w:r w:rsidR="00A37284">
        <w:rPr>
          <w:i/>
        </w:rPr>
        <w:t>_98</w:t>
      </w:r>
      <w:r w:rsidR="00606250" w:rsidRPr="007A7869">
        <w:rPr>
          <w:i/>
        </w:rPr>
        <w:t>.fa -o biallelic_raw_SNPs_unified.vcf --variant raw_SNPs_unified.vcf -restrictAllelesTo BIALLELIC</w:t>
      </w:r>
    </w:p>
    <w:p w14:paraId="6694ED75" w14:textId="4FF3AD7B" w:rsidR="00606250" w:rsidRDefault="00D67E10" w:rsidP="007B797D">
      <w:pPr>
        <w:pStyle w:val="ListParagraph"/>
        <w:spacing w:after="0"/>
        <w:rPr>
          <w:i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83840" behindDoc="0" locked="0" layoutInCell="1" allowOverlap="1" wp14:anchorId="51108DDA" wp14:editId="71D32DE9">
                <wp:simplePos x="0" y="0"/>
                <wp:positionH relativeFrom="margin">
                  <wp:align>right</wp:align>
                </wp:positionH>
                <wp:positionV relativeFrom="paragraph">
                  <wp:posOffset>645160</wp:posOffset>
                </wp:positionV>
                <wp:extent cx="5467350" cy="1323975"/>
                <wp:effectExtent l="0" t="0" r="19050" b="28575"/>
                <wp:wrapSquare wrapText="bothSides"/>
                <wp:docPr id="13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67350" cy="13239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AACB106" w14:textId="3CD9D8EC" w:rsidR="00D67E10" w:rsidRDefault="00507BB9" w:rsidP="00466AE4">
                            <w:pPr>
                              <w:spacing w:after="60"/>
                            </w:pPr>
                            <w:r>
                              <w:t xml:space="preserve">To test the pipeline </w:t>
                            </w:r>
                            <w:r w:rsidR="00D67E10">
                              <w:t>(using demo files):</w:t>
                            </w:r>
                          </w:p>
                          <w:p w14:paraId="644F29D3" w14:textId="77777777" w:rsidR="00D67E10" w:rsidRPr="00701F8A" w:rsidRDefault="00D67E10" w:rsidP="00466AE4">
                            <w:pPr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701F8A">
                              <w:rPr>
                                <w:i/>
                              </w:rPr>
                              <w:t>java -jar gatk/3.4.0/GenomeAnalysisTK.jar -T SelectVariants -R ref_98.fa -o biallelic_raw_SNPs_unified.vcf --variant raw_SNPs_unified.vcf -restrictAllelesTo BIALLELIC</w:t>
                            </w:r>
                          </w:p>
                          <w:p w14:paraId="4E102465" w14:textId="10FDD158" w:rsidR="00D67E10" w:rsidRPr="00466AE4" w:rsidRDefault="00D67E10" w:rsidP="00466AE4">
                            <w:pPr>
                              <w:spacing w:after="0"/>
                              <w:contextualSpacing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$ </w:t>
                            </w:r>
                            <w:r w:rsidRPr="00701F8A">
                              <w:rPr>
                                <w:i/>
                              </w:rPr>
                              <w:t>java -jar gatk/3.4.0/GenomeAnalysisTK.jar -T SelectVariants -R ref_98.fa -V biallelic_raw_SNPs_unified.vcf --filterExpression “AF &lt;= 0.100 || AF &gt;= 0.900” --filterName “AF_0.100_0.900” -o AF_biallelic_raw_SNPs_unified.vcf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108DDA" id="Text Box 13" o:spid="_x0000_s1040" type="#_x0000_t202" style="position:absolute;left:0;text-align:left;margin-left:379.3pt;margin-top:50.8pt;width:430.5pt;height:104.25pt;z-index:25168384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">
                <v:textbox>
                  <w:txbxContent>
                    <w:p w14:paraId="7AACB106" w14:textId="3CD9D8EC" w:rsidR="00D67E10" w:rsidRDefault="00507BB9" w:rsidP="00466AE4">
                      <w:pPr>
                        <w:spacing w:after="60"/>
                      </w:pPr>
                      <w:r>
                        <w:t xml:space="preserve">To test the pipeline </w:t>
                      </w:r>
                      <w:r w:rsidR="00D67E10">
                        <w:t>(using demo files):</w:t>
                      </w:r>
                    </w:p>
                    <w:p w14:paraId="644F29D3" w14:textId="77777777" w:rsidR="00D67E10" w:rsidRPr="00701F8A" w:rsidRDefault="00D67E10" w:rsidP="00466AE4">
                      <w:pPr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701F8A">
                        <w:rPr>
                          <w:i/>
                        </w:rPr>
                        <w:t>java -jar gatk/3.4.0/GenomeAnalysisTK.jar -T SelectVariants -R ref_98.fa -o biallelic_raw_SNPs_unified.vcf --variant raw_SNPs_unified.vcf -restrictAllelesTo BIALLELIC</w:t>
                      </w:r>
                    </w:p>
                    <w:p w14:paraId="4E102465" w14:textId="10FDD158" w:rsidR="00D67E10" w:rsidRPr="00466AE4" w:rsidRDefault="00D67E10" w:rsidP="00466AE4">
                      <w:pPr>
                        <w:spacing w:after="0"/>
                        <w:contextualSpacing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$ </w:t>
                      </w:r>
                      <w:r w:rsidRPr="00701F8A">
                        <w:rPr>
                          <w:i/>
                        </w:rPr>
                        <w:t>java -jar gatk/3.4.0/GenomeAnalysisTK.jar -T SelectVariants -R ref_98.fa -V biallelic_raw_SNPs_unified.vcf --filterExpression “AF &lt;= 0.100 || AF &gt;= 0.900” --filterName “AF_0.100_0.900” -o AF_biallelic_raw_SNPs_unified.vcf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606250" w:rsidRPr="007A7869">
        <w:rPr>
          <w:i/>
        </w:rPr>
        <w:t>java -jar gatk/3.4.0/GenomeAnalysisTK.jar -T SelectVariants -R ref</w:t>
      </w:r>
      <w:r w:rsidR="00A37284">
        <w:rPr>
          <w:i/>
        </w:rPr>
        <w:t>_98</w:t>
      </w:r>
      <w:r w:rsidR="00606250" w:rsidRPr="007A7869">
        <w:rPr>
          <w:i/>
        </w:rPr>
        <w:t>.fa -V biallelic_raw_SNPs_unified.vcf --filterExpression “AF &lt;= 0.100 || AF &gt;= 0.900” --filterName “AF_0.100</w:t>
      </w:r>
      <w:r w:rsidR="00081C51" w:rsidRPr="007A7869">
        <w:rPr>
          <w:i/>
        </w:rPr>
        <w:t>_0.900” -o AF_biallelic_raw_SNPs_unified.vcf</w:t>
      </w:r>
    </w:p>
    <w:p w14:paraId="784A666B" w14:textId="2DAE26E6" w:rsidR="007B797D" w:rsidRDefault="007B797D" w:rsidP="007B797D">
      <w:pPr>
        <w:pStyle w:val="ListParagraph"/>
        <w:spacing w:after="0"/>
        <w:rPr>
          <w:i/>
        </w:rPr>
      </w:pPr>
    </w:p>
    <w:p w14:paraId="0EB915F7" w14:textId="16C52B01" w:rsidR="009E74FA" w:rsidRPr="00F37FB2" w:rsidRDefault="007B797D" w:rsidP="009E7985">
      <w:pPr>
        <w:ind w:left="360" w:hanging="360"/>
        <w:rPr>
          <w:b/>
        </w:rPr>
      </w:pPr>
      <w:r w:rsidRPr="00F37FB2">
        <w:rPr>
          <w:b/>
        </w:rPr>
        <w:t>S</w:t>
      </w:r>
      <w:r w:rsidR="001852F7" w:rsidRPr="00F37FB2">
        <w:rPr>
          <w:b/>
        </w:rPr>
        <w:t>4</w:t>
      </w:r>
      <w:r w:rsidRPr="00F37FB2">
        <w:rPr>
          <w:b/>
        </w:rPr>
        <w:t xml:space="preserve">. </w:t>
      </w:r>
      <w:r w:rsidR="009E7985" w:rsidRPr="00F37FB2">
        <w:rPr>
          <w:b/>
        </w:rPr>
        <w:t>Further p</w:t>
      </w:r>
      <w:r w:rsidR="001852F7" w:rsidRPr="00F37FB2">
        <w:rPr>
          <w:b/>
        </w:rPr>
        <w:t xml:space="preserve">rocessing of SNP markers: SNP filtering, </w:t>
      </w:r>
      <w:r w:rsidRPr="00F37FB2">
        <w:rPr>
          <w:b/>
        </w:rPr>
        <w:t>SNP</w:t>
      </w:r>
      <w:r w:rsidR="00942040">
        <w:rPr>
          <w:b/>
        </w:rPr>
        <w:t xml:space="preserve"> consolidation</w:t>
      </w:r>
      <w:r w:rsidRPr="00F37FB2">
        <w:rPr>
          <w:b/>
        </w:rPr>
        <w:t xml:space="preserve"> and remov</w:t>
      </w:r>
      <w:r w:rsidR="00942040">
        <w:rPr>
          <w:b/>
        </w:rPr>
        <w:t>al of</w:t>
      </w:r>
      <w:r w:rsidRPr="00F37FB2">
        <w:rPr>
          <w:b/>
        </w:rPr>
        <w:t xml:space="preserve"> cosegregat</w:t>
      </w:r>
      <w:r w:rsidR="009E74FA" w:rsidRPr="00F37FB2">
        <w:rPr>
          <w:b/>
        </w:rPr>
        <w:t>ing markers.</w:t>
      </w:r>
    </w:p>
    <w:p w14:paraId="3A4C26D3" w14:textId="66E556E4" w:rsidR="009E7985" w:rsidRDefault="009E7985" w:rsidP="009E7985">
      <w:pPr>
        <w:pStyle w:val="ListParagraph"/>
        <w:numPr>
          <w:ilvl w:val="0"/>
          <w:numId w:val="9"/>
        </w:numPr>
        <w:spacing w:line="252" w:lineRule="auto"/>
        <w:rPr>
          <w:i/>
          <w:iCs/>
        </w:rPr>
      </w:pPr>
      <w:r>
        <w:t>Remove adjacent SNPs</w:t>
      </w:r>
    </w:p>
    <w:p w14:paraId="167A2D8B" w14:textId="29C8ADDA" w:rsidR="009E7985" w:rsidRDefault="009E7985" w:rsidP="009E7985">
      <w:pPr>
        <w:pStyle w:val="ListParagraph"/>
        <w:spacing w:after="0"/>
      </w:pPr>
      <w:r>
        <w:t>Copy scripts “SNPs_ISL.pl” and “Rm_adj_SNPs.pl” into the “BCpc” folder, and run the script below.</w:t>
      </w:r>
    </w:p>
    <w:p w14:paraId="12C257BE" w14:textId="77777777" w:rsidR="009E7985" w:rsidRDefault="009E7985" w:rsidP="009E7985">
      <w:pPr>
        <w:pStyle w:val="ListParagraph"/>
        <w:spacing w:after="0"/>
      </w:pPr>
    </w:p>
    <w:p w14:paraId="6831EC82" w14:textId="77777777" w:rsidR="009E7985" w:rsidRDefault="009E7985" w:rsidP="009E7985">
      <w:pPr>
        <w:pStyle w:val="ListParagraph"/>
        <w:spacing w:after="0"/>
        <w:rPr>
          <w:i/>
          <w:iCs/>
        </w:rPr>
      </w:pPr>
      <w:r>
        <w:rPr>
          <w:i/>
          <w:iCs/>
        </w:rPr>
        <w:t>perl SNPs_ISL.pl input_file_vcf</w:t>
      </w:r>
    </w:p>
    <w:p w14:paraId="0E5F5475" w14:textId="77777777" w:rsidR="009E7985" w:rsidRDefault="009E7985" w:rsidP="009E7985">
      <w:pPr>
        <w:pStyle w:val="ListParagraph"/>
        <w:spacing w:after="0"/>
      </w:pPr>
    </w:p>
    <w:p w14:paraId="7CED8F24" w14:textId="77777777" w:rsidR="009E7985" w:rsidRDefault="009E7985" w:rsidP="009E7985">
      <w:pPr>
        <w:pStyle w:val="ListParagraph"/>
        <w:spacing w:after="0"/>
        <w:rPr>
          <w:color w:val="212121"/>
          <w:shd w:val="clear" w:color="auto" w:fill="FFFFFF"/>
        </w:rPr>
      </w:pPr>
      <w:r>
        <w:t>The following output file is generated: “m</w:t>
      </w:r>
      <w:r>
        <w:rPr>
          <w:color w:val="212121"/>
          <w:shd w:val="clear" w:color="auto" w:fill="FFFFFF"/>
        </w:rPr>
        <w:t>ore_than_one_SNPs_for_same_chromosome_number_in_same_line.vcf”</w:t>
      </w:r>
    </w:p>
    <w:p w14:paraId="5466E4B7" w14:textId="77777777" w:rsidR="009E7985" w:rsidRDefault="009E7985" w:rsidP="009E7985">
      <w:pPr>
        <w:pStyle w:val="ListParagraph"/>
        <w:spacing w:after="0"/>
        <w:rPr>
          <w:color w:val="212121"/>
          <w:shd w:val="clear" w:color="auto" w:fill="FFFFFF"/>
        </w:rPr>
      </w:pPr>
    </w:p>
    <w:p w14:paraId="5E4B2E36" w14:textId="710489C6" w:rsidR="009E7985" w:rsidRDefault="009E7985" w:rsidP="009E7985">
      <w:pPr>
        <w:pStyle w:val="ListParagraph"/>
        <w:spacing w:after="0"/>
        <w:rPr>
          <w:color w:val="212121"/>
          <w:shd w:val="clear" w:color="auto" w:fill="FFFFFF"/>
        </w:rPr>
      </w:pPr>
      <w:r>
        <w:rPr>
          <w:color w:val="212121"/>
          <w:shd w:val="clear" w:color="auto" w:fill="FFFFFF"/>
        </w:rPr>
        <w:t>Run the second script on the output file:</w:t>
      </w:r>
    </w:p>
    <w:p w14:paraId="0538B88B" w14:textId="1A025D48" w:rsidR="009E7985" w:rsidRDefault="009E7985" w:rsidP="009E7985">
      <w:pPr>
        <w:pStyle w:val="ListParagraph"/>
        <w:spacing w:after="0"/>
        <w:rPr>
          <w:i/>
          <w:iCs/>
        </w:rPr>
      </w:pPr>
      <w:r>
        <w:rPr>
          <w:i/>
          <w:iCs/>
        </w:rPr>
        <w:t>perl Rm_</w:t>
      </w:r>
      <w:r w:rsidR="00E32F7B">
        <w:rPr>
          <w:i/>
          <w:iCs/>
        </w:rPr>
        <w:t>adj</w:t>
      </w:r>
      <w:r>
        <w:rPr>
          <w:i/>
          <w:iCs/>
        </w:rPr>
        <w:t>_SNPs.pl m</w:t>
      </w:r>
      <w:r>
        <w:rPr>
          <w:i/>
          <w:iCs/>
          <w:color w:val="212121"/>
          <w:shd w:val="clear" w:color="auto" w:fill="FFFFFF"/>
        </w:rPr>
        <w:t>ore_than_one_SNPs_for_same_chromosome_number_in_same_line.vcf</w:t>
      </w:r>
    </w:p>
    <w:p w14:paraId="021042F1" w14:textId="77777777" w:rsidR="009E7985" w:rsidRDefault="009E7985" w:rsidP="009E74FA">
      <w:pPr>
        <w:ind w:left="360"/>
      </w:pPr>
    </w:p>
    <w:p w14:paraId="27E4C0F6" w14:textId="77777777" w:rsidR="00F37FB2" w:rsidRDefault="00F37FB2" w:rsidP="00F37FB2">
      <w:pPr>
        <w:pStyle w:val="ListParagraph"/>
        <w:numPr>
          <w:ilvl w:val="0"/>
          <w:numId w:val="9"/>
        </w:numPr>
      </w:pPr>
      <w:r>
        <w:t>Consolidate SNPs</w:t>
      </w:r>
    </w:p>
    <w:p w14:paraId="270AFB33" w14:textId="039E187D" w:rsidR="002D44A1" w:rsidRDefault="00365D24" w:rsidP="00F37FB2">
      <w:pPr>
        <w:pStyle w:val="ListParagraph"/>
      </w:pPr>
      <w:r>
        <w:t xml:space="preserve">Place </w:t>
      </w:r>
      <w:r w:rsidR="00D61635">
        <w:t xml:space="preserve">the </w:t>
      </w:r>
      <w:r>
        <w:t xml:space="preserve">GATK output SNP </w:t>
      </w:r>
      <w:r w:rsidR="00D61635">
        <w:t>.</w:t>
      </w:r>
      <w:r>
        <w:t xml:space="preserve">vcf file </w:t>
      </w:r>
      <w:r w:rsidR="002D44A1">
        <w:t>and</w:t>
      </w:r>
      <w:r w:rsidR="00D61635">
        <w:t xml:space="preserve"> the</w:t>
      </w:r>
      <w:r w:rsidR="002D44A1">
        <w:t xml:space="preserve"> </w:t>
      </w:r>
      <w:r w:rsidR="009C67AF">
        <w:t>python script</w:t>
      </w:r>
      <w:r w:rsidR="00D61635">
        <w:t xml:space="preserve"> </w:t>
      </w:r>
      <w:r>
        <w:t>‘</w:t>
      </w:r>
      <w:r w:rsidR="006C74AC" w:rsidRPr="00F37FB2">
        <w:rPr>
          <w:i/>
        </w:rPr>
        <w:t>SNP_genotyper.py</w:t>
      </w:r>
      <w:r>
        <w:t>’</w:t>
      </w:r>
      <w:r w:rsidR="006C74AC">
        <w:t xml:space="preserve"> </w:t>
      </w:r>
      <w:r w:rsidR="002D44A1">
        <w:t xml:space="preserve">in the same folder. </w:t>
      </w:r>
    </w:p>
    <w:p w14:paraId="197AD31C" w14:textId="6269BF3D" w:rsidR="009A3F39" w:rsidRDefault="002D44A1" w:rsidP="009C67AF">
      <w:pPr>
        <w:ind w:left="720"/>
      </w:pPr>
      <w:r>
        <w:lastRenderedPageBreak/>
        <w:t xml:space="preserve">To consolidate SNPs, run </w:t>
      </w:r>
      <w:r w:rsidR="00365D24" w:rsidRPr="00365D24">
        <w:rPr>
          <w:i/>
        </w:rPr>
        <w:t>‘</w:t>
      </w:r>
      <w:r w:rsidRPr="00365D24">
        <w:rPr>
          <w:i/>
        </w:rPr>
        <w:t>SNP_genotyper.py</w:t>
      </w:r>
      <w:r w:rsidR="00365D24">
        <w:t>’</w:t>
      </w:r>
      <w:r>
        <w:t xml:space="preserve"> by double click</w:t>
      </w:r>
      <w:r w:rsidR="00365D24">
        <w:t>ing</w:t>
      </w:r>
      <w:r>
        <w:t xml:space="preserve"> it (Windows/MacOS) or</w:t>
      </w:r>
      <w:r w:rsidR="00365D24">
        <w:t xml:space="preserve"> by typing ‘</w:t>
      </w:r>
      <w:r w:rsidR="00365D24" w:rsidRPr="00365D24">
        <w:rPr>
          <w:i/>
        </w:rPr>
        <w:t>python3 SNP_genotyper.py</w:t>
      </w:r>
      <w:r w:rsidR="00365D24">
        <w:t>’</w:t>
      </w:r>
      <w:r>
        <w:t xml:space="preserve"> (Linux/UNIX). </w:t>
      </w:r>
      <w:r w:rsidR="00F26603">
        <w:t>‘</w:t>
      </w:r>
      <w:r w:rsidR="009A3F39" w:rsidRPr="00F26603">
        <w:rPr>
          <w:i/>
        </w:rPr>
        <w:t>SNP_genotyper.py</w:t>
      </w:r>
      <w:r w:rsidR="00F26603">
        <w:t>’</w:t>
      </w:r>
      <w:r w:rsidR="009A3F39">
        <w:t xml:space="preserve"> will translate the GATK results from </w:t>
      </w:r>
      <w:r w:rsidR="00F26603">
        <w:t xml:space="preserve">read </w:t>
      </w:r>
      <w:r w:rsidR="009A3F39">
        <w:t>number</w:t>
      </w:r>
      <w:r w:rsidR="00F26603">
        <w:t>s</w:t>
      </w:r>
      <w:r w:rsidR="009A3F39">
        <w:t xml:space="preserve"> to genotype</w:t>
      </w:r>
      <w:r w:rsidR="00F26603">
        <w:t xml:space="preserve"> (A, B, H, C, D or -)</w:t>
      </w:r>
      <w:r w:rsidR="009A3F39">
        <w:t xml:space="preserve">, consolidate all SNPs within </w:t>
      </w:r>
      <w:r w:rsidR="00F26603">
        <w:t xml:space="preserve">a GBS tag (if a GBS reference is used) or within a physical distance of </w:t>
      </w:r>
      <w:r w:rsidR="009A3F39">
        <w:t>500 bp</w:t>
      </w:r>
      <w:r w:rsidR="00F26603">
        <w:t xml:space="preserve"> (if a genome assembly is used as reference)</w:t>
      </w:r>
      <w:r w:rsidR="009A3F39">
        <w:t xml:space="preserve">, </w:t>
      </w:r>
      <w:r w:rsidR="00F26603">
        <w:t>and give the consolidated SNP</w:t>
      </w:r>
      <w:r w:rsidR="009A3F39">
        <w:t xml:space="preserve"> a unique name ‘Tag_’ plus number. </w:t>
      </w:r>
      <w:r w:rsidR="00F26603">
        <w:t>The o</w:t>
      </w:r>
      <w:r w:rsidR="009A3F39">
        <w:t xml:space="preserve">utput is </w:t>
      </w:r>
      <w:r w:rsidR="00F26603">
        <w:t xml:space="preserve">a </w:t>
      </w:r>
      <w:r w:rsidR="009A3F39">
        <w:t>tab delimited text</w:t>
      </w:r>
      <w:r w:rsidR="00F26603">
        <w:t xml:space="preserve"> file (*.txt) that</w:t>
      </w:r>
      <w:r w:rsidR="009A3F39">
        <w:t xml:space="preserve"> can be open</w:t>
      </w:r>
      <w:r w:rsidR="00F26603">
        <w:t>ed</w:t>
      </w:r>
      <w:r w:rsidR="009A3F39">
        <w:t xml:space="preserve"> with excel. </w:t>
      </w:r>
    </w:p>
    <w:p w14:paraId="2B66D881" w14:textId="12192FFC" w:rsidR="002D44A1" w:rsidRDefault="00FE3673" w:rsidP="009C67AF">
      <w:pPr>
        <w:ind w:left="1080" w:hanging="360"/>
      </w:pPr>
      <w:r>
        <w:t>The ‘</w:t>
      </w:r>
      <w:r>
        <w:rPr>
          <w:i/>
        </w:rPr>
        <w:t>SNP_genotyper.py</w:t>
      </w:r>
      <w:r>
        <w:t>’</w:t>
      </w:r>
      <w:r>
        <w:rPr>
          <w:i/>
        </w:rPr>
        <w:t xml:space="preserve"> </w:t>
      </w:r>
      <w:r>
        <w:t>s</w:t>
      </w:r>
      <w:r w:rsidR="002D44A1">
        <w:t>cript w</w:t>
      </w:r>
      <w:r>
        <w:t>ill</w:t>
      </w:r>
      <w:r w:rsidR="002D44A1">
        <w:t xml:space="preserve"> ask </w:t>
      </w:r>
      <w:r>
        <w:t xml:space="preserve">for the </w:t>
      </w:r>
      <w:r w:rsidR="007B3DAF">
        <w:t>following</w:t>
      </w:r>
      <w:r w:rsidR="002D44A1">
        <w:t xml:space="preserve"> questions </w:t>
      </w:r>
      <w:r>
        <w:t>upon</w:t>
      </w:r>
      <w:r w:rsidR="009A3F39">
        <w:t xml:space="preserve"> running</w:t>
      </w:r>
      <w:r w:rsidR="002D44A1">
        <w:t>.</w:t>
      </w:r>
    </w:p>
    <w:p w14:paraId="6FF4A2A6" w14:textId="04523AD7" w:rsidR="002D44A1" w:rsidRDefault="002D44A1" w:rsidP="009C67AF">
      <w:pPr>
        <w:pStyle w:val="ListParagraph"/>
        <w:numPr>
          <w:ilvl w:val="0"/>
          <w:numId w:val="2"/>
        </w:numPr>
        <w:ind w:left="1080"/>
      </w:pPr>
      <w:r>
        <w:t xml:space="preserve">‘Enter the </w:t>
      </w:r>
      <w:r w:rsidR="00F64D66">
        <w:t xml:space="preserve">GATK </w:t>
      </w:r>
      <w:r w:rsidR="00B67A27">
        <w:t>.</w:t>
      </w:r>
      <w:r>
        <w:t>vcf file name: ‘</w:t>
      </w:r>
    </w:p>
    <w:p w14:paraId="7BABE9EC" w14:textId="75B127D4" w:rsidR="002D44A1" w:rsidRDefault="002D44A1" w:rsidP="009C67AF">
      <w:pPr>
        <w:pStyle w:val="ListParagraph"/>
        <w:ind w:left="1080" w:firstLine="360"/>
      </w:pPr>
      <w:r>
        <w:t xml:space="preserve">Enter the full name (including extension name) of </w:t>
      </w:r>
      <w:r w:rsidR="00296AFF">
        <w:t xml:space="preserve">the </w:t>
      </w:r>
      <w:r>
        <w:t>GATK output vcf file</w:t>
      </w:r>
    </w:p>
    <w:p w14:paraId="3B0CDD86" w14:textId="7F2C3633" w:rsidR="002D44A1" w:rsidRDefault="002D44A1" w:rsidP="009C67AF">
      <w:pPr>
        <w:pStyle w:val="ListParagraph"/>
        <w:numPr>
          <w:ilvl w:val="0"/>
          <w:numId w:val="2"/>
        </w:numPr>
        <w:ind w:left="1080"/>
      </w:pPr>
      <w:r>
        <w:t xml:space="preserve">‘Did you </w:t>
      </w:r>
      <w:r w:rsidR="00F64D66">
        <w:t>apply</w:t>
      </w:r>
      <w:r>
        <w:t xml:space="preserve"> any </w:t>
      </w:r>
      <w:r w:rsidR="00F64D66">
        <w:t xml:space="preserve">GATK </w:t>
      </w:r>
      <w:r>
        <w:t>fil</w:t>
      </w:r>
      <w:r w:rsidR="005A60D2">
        <w:t>t</w:t>
      </w:r>
      <w:r>
        <w:t>er</w:t>
      </w:r>
      <w:r w:rsidR="00F64D66">
        <w:t>s</w:t>
      </w:r>
      <w:r>
        <w:t xml:space="preserve"> (AF/QD/..)</w:t>
      </w:r>
      <w:r w:rsidR="00F64D66">
        <w:t xml:space="preserve"> on</w:t>
      </w:r>
      <w:r>
        <w:t xml:space="preserve"> your results? If yes, enter </w:t>
      </w:r>
      <w:r w:rsidR="00F64D66">
        <w:t>‘</w:t>
      </w:r>
      <w:r>
        <w:t>y</w:t>
      </w:r>
      <w:r w:rsidR="00F64D66">
        <w:t>’</w:t>
      </w:r>
      <w:r>
        <w:t xml:space="preserve">, else, enter </w:t>
      </w:r>
      <w:r w:rsidR="00F64D66">
        <w:t>‘</w:t>
      </w:r>
      <w:r>
        <w:t>n</w:t>
      </w:r>
      <w:r w:rsidR="00F64D66">
        <w:t xml:space="preserve">’ (use </w:t>
      </w:r>
      <w:r>
        <w:t>low</w:t>
      </w:r>
      <w:r w:rsidR="00F64D66">
        <w:t>er</w:t>
      </w:r>
      <w:r>
        <w:t xml:space="preserve"> case only</w:t>
      </w:r>
      <w:r w:rsidR="00F64D66">
        <w:t>)</w:t>
      </w:r>
      <w:r>
        <w:t>: ‘</w:t>
      </w:r>
    </w:p>
    <w:p w14:paraId="6AD51619" w14:textId="7AC4F4B7" w:rsidR="002D44A1" w:rsidRDefault="002D44A1" w:rsidP="009C67AF">
      <w:pPr>
        <w:pStyle w:val="ListParagraph"/>
        <w:ind w:left="1080" w:firstLine="360"/>
      </w:pPr>
      <w:r>
        <w:t>Enter ‘y’ or ‘n’</w:t>
      </w:r>
      <w:r w:rsidR="005A60D2">
        <w:t xml:space="preserve"> (in lower case)</w:t>
      </w:r>
    </w:p>
    <w:p w14:paraId="1F71BF1E" w14:textId="49A39533" w:rsidR="002D44A1" w:rsidRDefault="002D44A1" w:rsidP="009C67AF">
      <w:pPr>
        <w:pStyle w:val="ListParagraph"/>
        <w:numPr>
          <w:ilvl w:val="0"/>
          <w:numId w:val="2"/>
        </w:numPr>
        <w:ind w:left="1080"/>
      </w:pPr>
      <w:r>
        <w:t xml:space="preserve">‘Enter the percentage </w:t>
      </w:r>
      <w:r w:rsidR="00F64D66">
        <w:t>of</w:t>
      </w:r>
      <w:r>
        <w:t xml:space="preserve"> missing data you want to remove, integer only: ‘</w:t>
      </w:r>
    </w:p>
    <w:p w14:paraId="1AF17C01" w14:textId="0FDD599A" w:rsidR="002D44A1" w:rsidRDefault="002D44A1" w:rsidP="009C67AF">
      <w:pPr>
        <w:pStyle w:val="ListParagraph"/>
        <w:ind w:left="1440"/>
      </w:pPr>
      <w:r>
        <w:t xml:space="preserve">For example, </w:t>
      </w:r>
      <w:r w:rsidR="00F64D66">
        <w:t xml:space="preserve">if </w:t>
      </w:r>
      <w:r>
        <w:t xml:space="preserve">the total accession number is 100, and the input number is 20, </w:t>
      </w:r>
      <w:r w:rsidR="00F64D66">
        <w:t>all S</w:t>
      </w:r>
      <w:r>
        <w:t>NP loci</w:t>
      </w:r>
      <w:r w:rsidR="00F64D66">
        <w:t xml:space="preserve"> with m</w:t>
      </w:r>
      <w:r>
        <w:t xml:space="preserve">issing data in </w:t>
      </w:r>
      <w:r w:rsidR="00F64D66">
        <w:t xml:space="preserve">20 or more </w:t>
      </w:r>
      <w:r>
        <w:t>accession</w:t>
      </w:r>
      <w:r w:rsidR="00F64D66">
        <w:t>s</w:t>
      </w:r>
      <w:r>
        <w:t xml:space="preserve"> </w:t>
      </w:r>
      <w:r w:rsidR="00F64D66">
        <w:t>will be removed</w:t>
      </w:r>
      <w:r>
        <w:t>.</w:t>
      </w:r>
    </w:p>
    <w:p w14:paraId="4614DCA7" w14:textId="40EC2E73" w:rsidR="002D44A1" w:rsidRDefault="002D44A1" w:rsidP="009C67AF">
      <w:pPr>
        <w:pStyle w:val="ListParagraph"/>
        <w:numPr>
          <w:ilvl w:val="0"/>
          <w:numId w:val="2"/>
        </w:numPr>
        <w:ind w:left="1080"/>
      </w:pPr>
      <w:r>
        <w:t>‘</w:t>
      </w:r>
      <w:r w:rsidR="00157415">
        <w:t>E</w:t>
      </w:r>
      <w:r w:rsidR="0088110F">
        <w:t>nter the threshold for H (2/3/4)</w:t>
      </w:r>
      <w:r w:rsidRPr="002D44A1">
        <w:t xml:space="preserve"> check instruction for detail):</w:t>
      </w:r>
      <w:r>
        <w:t>’</w:t>
      </w:r>
    </w:p>
    <w:p w14:paraId="05505C1D" w14:textId="0778548D" w:rsidR="0015191B" w:rsidRDefault="00113FAF" w:rsidP="009C67AF">
      <w:pPr>
        <w:pStyle w:val="ListParagraph"/>
        <w:ind w:left="1440"/>
      </w:pPr>
      <w:r>
        <w:t>Enter an integer (suggest</w:t>
      </w:r>
      <w:r w:rsidR="009E257C">
        <w:t>ed</w:t>
      </w:r>
      <w:r>
        <w:t xml:space="preserve"> 2 to 4) to determine heterozygo</w:t>
      </w:r>
      <w:r w:rsidR="00B67A27">
        <w:t>sity</w:t>
      </w:r>
      <w:r>
        <w:t xml:space="preserve">. The script takes allele depth (AD) from </w:t>
      </w:r>
      <w:r w:rsidR="009E257C">
        <w:t xml:space="preserve">the </w:t>
      </w:r>
      <w:r>
        <w:t xml:space="preserve">GATK output </w:t>
      </w:r>
      <w:r w:rsidR="009E257C">
        <w:t>file at each SNP locus for each accession</w:t>
      </w:r>
      <w:r>
        <w:t xml:space="preserve"> as input to </w:t>
      </w:r>
      <w:r w:rsidR="009E257C">
        <w:t xml:space="preserve">provide a </w:t>
      </w:r>
      <w:r>
        <w:t>genotyp</w:t>
      </w:r>
      <w:r w:rsidR="009E257C">
        <w:t>ic score (A, B, H, C, D, -)</w:t>
      </w:r>
      <w:r>
        <w:t xml:space="preserve">. </w:t>
      </w:r>
      <w:r w:rsidR="00B40031">
        <w:t>The answer to this question only affect</w:t>
      </w:r>
      <w:r w:rsidR="009E257C">
        <w:t>s</w:t>
      </w:r>
      <w:r w:rsidR="00B40031">
        <w:t xml:space="preserve"> the definition of “H”, “C”, and “D”. </w:t>
      </w:r>
    </w:p>
    <w:p w14:paraId="1C839755" w14:textId="78D4D893" w:rsidR="0015191B" w:rsidRDefault="0015191B" w:rsidP="009C67AF">
      <w:pPr>
        <w:pStyle w:val="ListParagraph"/>
        <w:ind w:left="1800" w:hanging="360"/>
      </w:pPr>
      <w:r>
        <w:t>If 4 is used, AD is converted to A, B, H, C and D scores as follows:</w:t>
      </w:r>
    </w:p>
    <w:p w14:paraId="2359EF3D" w14:textId="77777777" w:rsidR="0015191B" w:rsidRDefault="0015191B" w:rsidP="009C67AF">
      <w:pPr>
        <w:pStyle w:val="ListParagraph"/>
        <w:ind w:left="1800" w:hanging="360"/>
      </w:pPr>
      <w:r>
        <w:t>AD</w:t>
      </w:r>
      <w:r w:rsidRPr="00D0007A">
        <w:rPr>
          <w:vertAlign w:val="subscript"/>
        </w:rPr>
        <w:t>ref</w:t>
      </w:r>
      <w:r>
        <w:rPr>
          <w:vertAlign w:val="subscript"/>
        </w:rPr>
        <w:t>(</w:t>
      </w:r>
      <w:r w:rsidRPr="00D0007A">
        <w:rPr>
          <w:vertAlign w:val="subscript"/>
        </w:rPr>
        <w:t>erence allele</w:t>
      </w:r>
      <w:r>
        <w:rPr>
          <w:vertAlign w:val="subscript"/>
        </w:rPr>
        <w:t>)</w:t>
      </w:r>
      <w:r>
        <w:t>/AD</w:t>
      </w:r>
      <w:r>
        <w:rPr>
          <w:vertAlign w:val="subscript"/>
        </w:rPr>
        <w:t>alt(ernate allele)</w:t>
      </w:r>
      <w:r>
        <w:t xml:space="preserve"> ratio ≥10: A (homozygous for the Parent 1 allele)</w:t>
      </w:r>
    </w:p>
    <w:p w14:paraId="14753223" w14:textId="52DDD5A5" w:rsidR="0015191B" w:rsidRDefault="0015191B" w:rsidP="009C67AF">
      <w:pPr>
        <w:pStyle w:val="ListParagraph"/>
        <w:ind w:left="1800" w:hanging="360"/>
      </w:pPr>
      <w:r>
        <w:t>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 xml:space="preserve"> ≤0.10: B</w:t>
      </w:r>
    </w:p>
    <w:p w14:paraId="594E833C" w14:textId="77777777" w:rsidR="0015191B" w:rsidRDefault="0015191B" w:rsidP="009C67AF">
      <w:pPr>
        <w:pStyle w:val="ListParagraph"/>
        <w:ind w:left="1800" w:hanging="360"/>
      </w:pPr>
      <w:r>
        <w:t>10&gt;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>&gt;4: D (ambiguous A or heterozygous (H))</w:t>
      </w:r>
    </w:p>
    <w:p w14:paraId="66FAC385" w14:textId="77777777" w:rsidR="0015191B" w:rsidRDefault="0015191B" w:rsidP="009C67AF">
      <w:pPr>
        <w:pStyle w:val="ListParagraph"/>
        <w:ind w:left="1800" w:hanging="360"/>
      </w:pPr>
      <w:r>
        <w:t>0.25&gt;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 xml:space="preserve">&gt;0.1: C (ambiguous B or H).  </w:t>
      </w:r>
    </w:p>
    <w:p w14:paraId="18857C76" w14:textId="4BC5DFE5" w:rsidR="0015191B" w:rsidRDefault="0015191B" w:rsidP="009C67AF">
      <w:pPr>
        <w:pStyle w:val="ListParagraph"/>
        <w:ind w:left="1800" w:hanging="360"/>
      </w:pPr>
      <w:r>
        <w:t>All other ratios: H</w:t>
      </w:r>
    </w:p>
    <w:p w14:paraId="6EA350D2" w14:textId="5BBA001F" w:rsidR="00C86812" w:rsidRDefault="00C86812" w:rsidP="009C67AF">
      <w:pPr>
        <w:pStyle w:val="ListParagraph"/>
        <w:ind w:left="1800" w:hanging="360"/>
      </w:pPr>
      <w:r>
        <w:t>If 3 is used, AD is converted to A, B, H, C and D scores as follows:</w:t>
      </w:r>
    </w:p>
    <w:p w14:paraId="0A6073F7" w14:textId="77777777" w:rsidR="00C86812" w:rsidRDefault="00C86812" w:rsidP="009C67AF">
      <w:pPr>
        <w:pStyle w:val="ListParagraph"/>
        <w:ind w:left="1800" w:hanging="360"/>
      </w:pPr>
      <w:r>
        <w:t>AD</w:t>
      </w:r>
      <w:r w:rsidRPr="00D0007A">
        <w:rPr>
          <w:vertAlign w:val="subscript"/>
        </w:rPr>
        <w:t>ref</w:t>
      </w:r>
      <w:r>
        <w:rPr>
          <w:vertAlign w:val="subscript"/>
        </w:rPr>
        <w:t>(</w:t>
      </w:r>
      <w:r w:rsidRPr="00D0007A">
        <w:rPr>
          <w:vertAlign w:val="subscript"/>
        </w:rPr>
        <w:t>erence allele</w:t>
      </w:r>
      <w:r>
        <w:rPr>
          <w:vertAlign w:val="subscript"/>
        </w:rPr>
        <w:t>)</w:t>
      </w:r>
      <w:r>
        <w:t>/AD</w:t>
      </w:r>
      <w:r>
        <w:rPr>
          <w:vertAlign w:val="subscript"/>
        </w:rPr>
        <w:t>alt(ernate allele)</w:t>
      </w:r>
      <w:r>
        <w:t xml:space="preserve"> ratio ≥10: A (homozygous for the Parent 1 allele)</w:t>
      </w:r>
    </w:p>
    <w:p w14:paraId="314D8A7F" w14:textId="77777777" w:rsidR="00C86812" w:rsidRDefault="00C86812" w:rsidP="009C67AF">
      <w:pPr>
        <w:pStyle w:val="ListParagraph"/>
        <w:ind w:left="1800" w:hanging="360"/>
      </w:pPr>
      <w:r>
        <w:t>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 xml:space="preserve"> ≤0.10: B</w:t>
      </w:r>
    </w:p>
    <w:p w14:paraId="06C6F3B8" w14:textId="3917A883" w:rsidR="00C86812" w:rsidRDefault="00C86812" w:rsidP="009C67AF">
      <w:pPr>
        <w:pStyle w:val="ListParagraph"/>
        <w:ind w:left="1800" w:hanging="360"/>
      </w:pPr>
      <w:r>
        <w:t>10&gt;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>&gt;3: D (ambiguous A or heterozygous (H))</w:t>
      </w:r>
    </w:p>
    <w:p w14:paraId="19809B8F" w14:textId="7B10A648" w:rsidR="00C86812" w:rsidRDefault="00C86812" w:rsidP="009C67AF">
      <w:pPr>
        <w:pStyle w:val="ListParagraph"/>
        <w:ind w:left="1800" w:hanging="360"/>
      </w:pPr>
      <w:r>
        <w:t>0.33&gt;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 xml:space="preserve">&gt;0.1: C (ambiguous B or H).  </w:t>
      </w:r>
    </w:p>
    <w:p w14:paraId="75DC7BE3" w14:textId="77777777" w:rsidR="00C86812" w:rsidRDefault="00C86812" w:rsidP="009C67AF">
      <w:pPr>
        <w:pStyle w:val="ListParagraph"/>
        <w:ind w:left="1800" w:hanging="360"/>
      </w:pPr>
      <w:r>
        <w:t>All other ratios: H</w:t>
      </w:r>
    </w:p>
    <w:p w14:paraId="4D4B86B4" w14:textId="71868C86" w:rsidR="00C86812" w:rsidRDefault="00C86812" w:rsidP="009C67AF">
      <w:pPr>
        <w:pStyle w:val="ListParagraph"/>
        <w:ind w:left="1800" w:hanging="360"/>
      </w:pPr>
      <w:r>
        <w:t>If 2 is used, AD is converted to A, B, H, C and D scores as follows:</w:t>
      </w:r>
    </w:p>
    <w:p w14:paraId="657B7FE1" w14:textId="77777777" w:rsidR="00C86812" w:rsidRDefault="00C86812" w:rsidP="009C67AF">
      <w:pPr>
        <w:pStyle w:val="ListParagraph"/>
        <w:ind w:left="1800" w:hanging="360"/>
      </w:pPr>
      <w:r>
        <w:t>AD</w:t>
      </w:r>
      <w:r w:rsidRPr="00D0007A">
        <w:rPr>
          <w:vertAlign w:val="subscript"/>
        </w:rPr>
        <w:t>ref</w:t>
      </w:r>
      <w:r>
        <w:rPr>
          <w:vertAlign w:val="subscript"/>
        </w:rPr>
        <w:t>(</w:t>
      </w:r>
      <w:r w:rsidRPr="00D0007A">
        <w:rPr>
          <w:vertAlign w:val="subscript"/>
        </w:rPr>
        <w:t>erence allele</w:t>
      </w:r>
      <w:r>
        <w:rPr>
          <w:vertAlign w:val="subscript"/>
        </w:rPr>
        <w:t>)</w:t>
      </w:r>
      <w:r>
        <w:t>/AD</w:t>
      </w:r>
      <w:r>
        <w:rPr>
          <w:vertAlign w:val="subscript"/>
        </w:rPr>
        <w:t>alt(ernate allele)</w:t>
      </w:r>
      <w:r>
        <w:t xml:space="preserve"> ratio ≥10: A (homozygous for the Parent 1 allele)</w:t>
      </w:r>
    </w:p>
    <w:p w14:paraId="4DE5C86F" w14:textId="77777777" w:rsidR="00C86812" w:rsidRDefault="00C86812" w:rsidP="009C67AF">
      <w:pPr>
        <w:pStyle w:val="ListParagraph"/>
        <w:ind w:left="1800" w:hanging="360"/>
      </w:pPr>
      <w:r>
        <w:t>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 xml:space="preserve"> ≤0.10: B</w:t>
      </w:r>
    </w:p>
    <w:p w14:paraId="0347212C" w14:textId="47F7A4C8" w:rsidR="00C86812" w:rsidRDefault="00C86812" w:rsidP="009C67AF">
      <w:pPr>
        <w:pStyle w:val="ListParagraph"/>
        <w:ind w:left="1800" w:hanging="360"/>
      </w:pPr>
      <w:r>
        <w:t>10&gt;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>&gt;2: D (ambiguous A or heterozygous (H))</w:t>
      </w:r>
    </w:p>
    <w:p w14:paraId="5AD0361A" w14:textId="713B37A0" w:rsidR="00C86812" w:rsidRDefault="00C86812" w:rsidP="009C67AF">
      <w:pPr>
        <w:pStyle w:val="ListParagraph"/>
        <w:ind w:left="1800" w:hanging="360"/>
      </w:pPr>
      <w:r>
        <w:t>0.50&gt;AD</w:t>
      </w:r>
      <w:r w:rsidRPr="00D0007A">
        <w:rPr>
          <w:vertAlign w:val="subscript"/>
        </w:rPr>
        <w:t>ref</w:t>
      </w:r>
      <w:r>
        <w:t>/AD</w:t>
      </w:r>
      <w:r>
        <w:rPr>
          <w:vertAlign w:val="subscript"/>
        </w:rPr>
        <w:t>alt</w:t>
      </w:r>
      <w:r>
        <w:t xml:space="preserve">&gt;0.1: C (ambiguous B or H).  </w:t>
      </w:r>
    </w:p>
    <w:p w14:paraId="00B8683B" w14:textId="77777777" w:rsidR="00C86812" w:rsidRDefault="00C86812" w:rsidP="009C67AF">
      <w:pPr>
        <w:pStyle w:val="ListParagraph"/>
        <w:ind w:left="1800" w:hanging="360"/>
      </w:pPr>
      <w:r>
        <w:t>All other ratios: H</w:t>
      </w:r>
    </w:p>
    <w:p w14:paraId="0451000B" w14:textId="00A61CE4" w:rsidR="00113FAF" w:rsidRDefault="00C86812" w:rsidP="009C67AF">
      <w:pPr>
        <w:pStyle w:val="ListParagraph"/>
        <w:ind w:left="1800" w:hanging="360"/>
      </w:pPr>
      <w:r>
        <w:t>Increasing</w:t>
      </w:r>
      <w:r w:rsidR="00B40031">
        <w:t xml:space="preserve"> </w:t>
      </w:r>
      <w:r>
        <w:t xml:space="preserve">the parameter </w:t>
      </w:r>
      <w:r w:rsidR="00B40031">
        <w:t xml:space="preserve">from 2 to 4 </w:t>
      </w:r>
      <w:r w:rsidR="00B63E92">
        <w:t xml:space="preserve">increases </w:t>
      </w:r>
      <w:r w:rsidR="00B40031">
        <w:t xml:space="preserve">the number of </w:t>
      </w:r>
      <w:r>
        <w:t xml:space="preserve">loci scored as </w:t>
      </w:r>
      <w:r w:rsidR="00B40031">
        <w:t xml:space="preserve">“H” </w:t>
      </w:r>
      <w:r w:rsidR="00B63E92">
        <w:t xml:space="preserve">(definition range increases from ½-2 to ¼-4) </w:t>
      </w:r>
      <w:r w:rsidR="00B40031">
        <w:t xml:space="preserve">and </w:t>
      </w:r>
      <w:r w:rsidR="00B63E92">
        <w:t xml:space="preserve">decreases </w:t>
      </w:r>
      <w:r w:rsidR="00B40031">
        <w:t>the number of</w:t>
      </w:r>
      <w:r>
        <w:t xml:space="preserve"> loci scored as</w:t>
      </w:r>
      <w:r w:rsidR="00B40031">
        <w:t xml:space="preserve"> “C” </w:t>
      </w:r>
      <w:r w:rsidR="00B63E92">
        <w:t xml:space="preserve">(definition range decreases from 1/10 - 1/2 to 1/10 -1/4) </w:t>
      </w:r>
      <w:r w:rsidR="00B40031">
        <w:t>and “D”</w:t>
      </w:r>
      <w:r w:rsidR="00B63E92">
        <w:t xml:space="preserve"> (definition range decreases from 2-10 to 4-10)</w:t>
      </w:r>
      <w:r w:rsidR="00B40031">
        <w:t>.</w:t>
      </w:r>
    </w:p>
    <w:p w14:paraId="2300D52C" w14:textId="75A491CE" w:rsidR="00B40031" w:rsidRDefault="00C86812" w:rsidP="009C67AF">
      <w:pPr>
        <w:pStyle w:val="ListParagraph"/>
        <w:ind w:left="1800" w:hanging="360"/>
      </w:pPr>
      <w:r>
        <w:t>We r</w:t>
      </w:r>
      <w:r w:rsidR="007A7869">
        <w:t>ecommend 4</w:t>
      </w:r>
      <w:r w:rsidR="00B40031">
        <w:t xml:space="preserve"> as input</w:t>
      </w:r>
      <w:r w:rsidR="009A3F39">
        <w:t>.</w:t>
      </w:r>
    </w:p>
    <w:p w14:paraId="6FA6E8A9" w14:textId="6403CE1F" w:rsidR="00B40031" w:rsidRDefault="00B40031" w:rsidP="009C67AF">
      <w:pPr>
        <w:pStyle w:val="ListParagraph"/>
        <w:numPr>
          <w:ilvl w:val="0"/>
          <w:numId w:val="2"/>
        </w:numPr>
        <w:ind w:left="1080"/>
      </w:pPr>
      <w:r w:rsidRPr="00B40031">
        <w:lastRenderedPageBreak/>
        <w:t>'</w:t>
      </w:r>
      <w:r>
        <w:t>E</w:t>
      </w:r>
      <w:r w:rsidRPr="00B40031">
        <w:t xml:space="preserve">nter the threshold for sequence depth for </w:t>
      </w:r>
      <w:r w:rsidR="004C06D5">
        <w:t xml:space="preserve">robust </w:t>
      </w:r>
      <w:r w:rsidRPr="00B40031">
        <w:t xml:space="preserve">SNP </w:t>
      </w:r>
      <w:r w:rsidR="004C06D5">
        <w:t xml:space="preserve">scoring </w:t>
      </w:r>
      <w:r w:rsidRPr="00B40031">
        <w:t>(</w:t>
      </w:r>
      <w:r w:rsidR="004C06D5">
        <w:rPr>
          <w:i/>
        </w:rPr>
        <w:t>e.g.</w:t>
      </w:r>
      <w:r w:rsidRPr="00B40031">
        <w:t xml:space="preserve"> 8), integer only: '</w:t>
      </w:r>
    </w:p>
    <w:p w14:paraId="7F8982EE" w14:textId="0C1BAC12" w:rsidR="00220480" w:rsidRDefault="003B4010" w:rsidP="009C67AF">
      <w:pPr>
        <w:pStyle w:val="ListParagraph"/>
        <w:ind w:left="1440"/>
      </w:pPr>
      <w:r>
        <w:t xml:space="preserve">If the number </w:t>
      </w:r>
      <w:r w:rsidR="004C06D5">
        <w:t xml:space="preserve">is </w:t>
      </w:r>
      <w:r>
        <w:t>set to 8,</w:t>
      </w:r>
      <w:r w:rsidR="004C06D5">
        <w:t xml:space="preserve"> only SNPs with a read depth </w:t>
      </w:r>
      <w:r w:rsidR="004C06D5">
        <w:rPr>
          <w:rFonts w:cstheme="minorHAnsi"/>
        </w:rPr>
        <w:t>≥</w:t>
      </w:r>
      <w:r w:rsidR="004C06D5">
        <w:t xml:space="preserve">8 will be scored.  If read depth </w:t>
      </w:r>
      <w:r w:rsidR="009C67AF">
        <w:t xml:space="preserve">is </w:t>
      </w:r>
      <w:r w:rsidR="004C06D5">
        <w:t>&lt;8, SNP scores will be listed as missing data (</w:t>
      </w:r>
      <w:r>
        <w:t>“-“</w:t>
      </w:r>
      <w:r w:rsidR="004C06D5">
        <w:t>).  F</w:t>
      </w:r>
      <w:r>
        <w:t xml:space="preserve">or </w:t>
      </w:r>
      <w:r w:rsidR="004C06D5">
        <w:t>populations containing heterozygote</w:t>
      </w:r>
      <w:r w:rsidR="00CA3373">
        <w:t>s</w:t>
      </w:r>
      <w:r w:rsidR="004C06D5">
        <w:t xml:space="preserve">, we recommend </w:t>
      </w:r>
      <w:r w:rsidR="007A7869">
        <w:t>set</w:t>
      </w:r>
      <w:r w:rsidR="004C06D5">
        <w:t>ting</w:t>
      </w:r>
      <w:r w:rsidR="007A7869">
        <w:t xml:space="preserve"> this number to</w:t>
      </w:r>
      <w:r>
        <w:t xml:space="preserve"> 8.</w:t>
      </w:r>
    </w:p>
    <w:p w14:paraId="1C40E1AD" w14:textId="77777777" w:rsidR="00AA5461" w:rsidRDefault="00AA5461" w:rsidP="009C67AF">
      <w:pPr>
        <w:pStyle w:val="ListParagraph"/>
        <w:ind w:left="1440"/>
      </w:pPr>
    </w:p>
    <w:p w14:paraId="1B9E57B1" w14:textId="77777777" w:rsidR="00AA5461" w:rsidRDefault="00AA5461" w:rsidP="00AA5461">
      <w:pPr>
        <w:pStyle w:val="ListParagraph"/>
        <w:numPr>
          <w:ilvl w:val="0"/>
          <w:numId w:val="9"/>
        </w:numPr>
      </w:pPr>
      <w:r>
        <w:t>Select SNPs based on parental scores (only applies to some mapping populations)</w:t>
      </w:r>
    </w:p>
    <w:p w14:paraId="2496E2CA" w14:textId="0860988C" w:rsidR="00AA5461" w:rsidRDefault="00AA5461" w:rsidP="00EF0167">
      <w:pPr>
        <w:spacing w:after="0"/>
        <w:ind w:left="720"/>
      </w:pPr>
      <w:r>
        <w:t xml:space="preserve">To select SNPs that are ‘A’ in parent 1 and ‘B’ in parent 2 (or </w:t>
      </w:r>
      <w:r>
        <w:rPr>
          <w:i/>
        </w:rPr>
        <w:t>vice versa</w:t>
      </w:r>
      <w:r>
        <w:t>), run ‘</w:t>
      </w:r>
      <w:r w:rsidRPr="00AA5461">
        <w:rPr>
          <w:i/>
        </w:rPr>
        <w:t>SNP_ selectByParents.py</w:t>
      </w:r>
      <w:r>
        <w:rPr>
          <w:i/>
        </w:rPr>
        <w:t>’</w:t>
      </w:r>
      <w:r>
        <w:t xml:space="preserve"> on the ‘</w:t>
      </w:r>
      <w:r w:rsidRPr="00AA5461">
        <w:rPr>
          <w:i/>
        </w:rPr>
        <w:t>SNP_genotyper.py</w:t>
      </w:r>
      <w:r>
        <w:t>’ output file. The script will ask for the input file name, output filename, parents’ name, and parents’ genotype for selection.</w:t>
      </w:r>
    </w:p>
    <w:p w14:paraId="7CC8DF23" w14:textId="77777777" w:rsidR="00EF0167" w:rsidRDefault="00EF0167" w:rsidP="00EF0167">
      <w:pPr>
        <w:spacing w:after="0"/>
        <w:ind w:left="720"/>
      </w:pPr>
    </w:p>
    <w:p w14:paraId="162440A7" w14:textId="1DF8B200" w:rsidR="00E809A8" w:rsidRDefault="00E809A8" w:rsidP="00AA5461">
      <w:pPr>
        <w:pStyle w:val="ListParagraph"/>
        <w:numPr>
          <w:ilvl w:val="0"/>
          <w:numId w:val="10"/>
        </w:numPr>
      </w:pPr>
      <w:r>
        <w:t>Remove cosegregating SNP markers</w:t>
      </w:r>
    </w:p>
    <w:p w14:paraId="0B36BE89" w14:textId="0EA8130F" w:rsidR="009C67AF" w:rsidRDefault="00E809A8" w:rsidP="00E809A8">
      <w:pPr>
        <w:pStyle w:val="ListParagraph"/>
      </w:pPr>
      <w:r>
        <w:t>Place the GATK output SNP .vcf file and the python script ‘</w:t>
      </w:r>
      <w:r w:rsidRPr="00F37FB2">
        <w:rPr>
          <w:i/>
        </w:rPr>
        <w:t>SNP_cosegregation.py</w:t>
      </w:r>
      <w:r>
        <w:t xml:space="preserve">’ in the same folder. </w:t>
      </w:r>
    </w:p>
    <w:p w14:paraId="628FF1DB" w14:textId="37265CB0" w:rsidR="009A3F39" w:rsidRDefault="00C9581A" w:rsidP="007A4D3A">
      <w:pPr>
        <w:ind w:left="720"/>
      </w:pPr>
      <w:r>
        <w:t>To remove cosegrega</w:t>
      </w:r>
      <w:r w:rsidR="009A3F39">
        <w:t xml:space="preserve">ting markers, run </w:t>
      </w:r>
      <w:r w:rsidR="00E92C4B">
        <w:t xml:space="preserve">the script </w:t>
      </w:r>
      <w:r>
        <w:t>‘</w:t>
      </w:r>
      <w:r w:rsidR="009A3F39" w:rsidRPr="00C9581A">
        <w:rPr>
          <w:i/>
        </w:rPr>
        <w:t>SNP</w:t>
      </w:r>
      <w:r w:rsidR="007B3DAF" w:rsidRPr="00C9581A">
        <w:rPr>
          <w:i/>
        </w:rPr>
        <w:t>_cosegregation.py</w:t>
      </w:r>
      <w:r>
        <w:t>’</w:t>
      </w:r>
      <w:r w:rsidR="007B3DAF">
        <w:t xml:space="preserve"> in the same way as </w:t>
      </w:r>
      <w:r w:rsidR="00E92C4B">
        <w:t>‘</w:t>
      </w:r>
      <w:r w:rsidR="007B3DAF" w:rsidRPr="00E92C4B">
        <w:rPr>
          <w:i/>
        </w:rPr>
        <w:t>SNP_genotyper.py</w:t>
      </w:r>
      <w:r w:rsidR="00E92C4B">
        <w:t>’</w:t>
      </w:r>
      <w:r w:rsidR="007B3DAF">
        <w:t xml:space="preserve">. This code </w:t>
      </w:r>
      <w:r w:rsidR="00E92C4B">
        <w:t>generates</w:t>
      </w:r>
      <w:r w:rsidR="007B3DAF">
        <w:t xml:space="preserve"> two</w:t>
      </w:r>
      <w:r w:rsidR="00E92C4B">
        <w:t xml:space="preserve"> output files; file 1 comprises the </w:t>
      </w:r>
      <w:r w:rsidR="00521B4D">
        <w:t xml:space="preserve">SNPs for </w:t>
      </w:r>
      <w:r w:rsidR="00E92C4B">
        <w:t>downstream analy</w:t>
      </w:r>
      <w:r w:rsidR="00CA3373">
        <w:t>s</w:t>
      </w:r>
      <w:r w:rsidR="00E92C4B">
        <w:t>es</w:t>
      </w:r>
      <w:r w:rsidR="00521B4D">
        <w:t>)</w:t>
      </w:r>
      <w:r w:rsidR="007B3DAF">
        <w:t xml:space="preserve">, and </w:t>
      </w:r>
      <w:r w:rsidR="009E4483">
        <w:t>the second file</w:t>
      </w:r>
      <w:r w:rsidR="00E92C4B">
        <w:t xml:space="preserve"> contains </w:t>
      </w:r>
      <w:r w:rsidR="007B3DAF">
        <w:t xml:space="preserve">information </w:t>
      </w:r>
      <w:r w:rsidR="00E92C4B">
        <w:t>on all cosegregat</w:t>
      </w:r>
      <w:r w:rsidR="009E4483">
        <w:t>i</w:t>
      </w:r>
      <w:r w:rsidR="007B3DAF">
        <w:t>ng markers</w:t>
      </w:r>
      <w:r w:rsidR="00614F78">
        <w:t xml:space="preserve"> (file name is ‘info_’ plus file 1 name)</w:t>
      </w:r>
      <w:r w:rsidR="007B3DAF">
        <w:t xml:space="preserve">. In the second output file, the cosegregating markers group together </w:t>
      </w:r>
      <w:r w:rsidR="009E4483">
        <w:t xml:space="preserve">and groups are separated by a </w:t>
      </w:r>
      <w:r w:rsidR="007B3DAF">
        <w:t>blank line. For each cosegregating group, the first marker is the</w:t>
      </w:r>
      <w:r w:rsidR="009C0C10">
        <w:t xml:space="preserve"> best </w:t>
      </w:r>
      <w:r w:rsidR="00521B4D">
        <w:t xml:space="preserve">marker, </w:t>
      </w:r>
      <w:r w:rsidR="009E4483">
        <w:t>and this marker will be represented in file</w:t>
      </w:r>
      <w:r w:rsidR="00521B4D">
        <w:t xml:space="preserve"> 1.</w:t>
      </w:r>
    </w:p>
    <w:p w14:paraId="53FBD61F" w14:textId="14FA57B1" w:rsidR="00F76C89" w:rsidRDefault="00AC5A66" w:rsidP="007A4D3A">
      <w:pPr>
        <w:ind w:left="720"/>
      </w:pPr>
      <w:r>
        <w:t xml:space="preserve">This </w:t>
      </w:r>
      <w:r w:rsidR="003D0DFD">
        <w:t>script</w:t>
      </w:r>
      <w:r>
        <w:t xml:space="preserve"> can </w:t>
      </w:r>
      <w:r w:rsidR="003D0DFD">
        <w:t>be applied</w:t>
      </w:r>
      <w:r>
        <w:t xml:space="preserve"> after </w:t>
      </w:r>
      <w:r w:rsidR="003D0DFD">
        <w:t>‘</w:t>
      </w:r>
      <w:r w:rsidRPr="003D0DFD">
        <w:rPr>
          <w:i/>
        </w:rPr>
        <w:t>SNP_genotyper.py</w:t>
      </w:r>
      <w:r w:rsidR="003D0DFD">
        <w:t>’</w:t>
      </w:r>
      <w:r>
        <w:t xml:space="preserve">, </w:t>
      </w:r>
      <w:r w:rsidR="003D0DFD">
        <w:t>or</w:t>
      </w:r>
      <w:r>
        <w:t xml:space="preserve"> it can </w:t>
      </w:r>
      <w:r w:rsidR="003D0DFD">
        <w:t xml:space="preserve">be </w:t>
      </w:r>
      <w:r>
        <w:t xml:space="preserve">run independently </w:t>
      </w:r>
      <w:r w:rsidR="003D0DFD">
        <w:t>from ‘</w:t>
      </w:r>
      <w:r w:rsidRPr="003D0DFD">
        <w:rPr>
          <w:i/>
        </w:rPr>
        <w:t>SNP_genotyper.py</w:t>
      </w:r>
      <w:r w:rsidR="003D0DFD">
        <w:t>’</w:t>
      </w:r>
      <w:r>
        <w:t xml:space="preserve">. If run </w:t>
      </w:r>
      <w:r w:rsidR="00F76C89">
        <w:t>independently, the file input format must be:</w:t>
      </w:r>
    </w:p>
    <w:p w14:paraId="6B037D29" w14:textId="77777777" w:rsidR="00F76C89" w:rsidRDefault="00F76C89" w:rsidP="007A4D3A">
      <w:pPr>
        <w:pStyle w:val="ListParagraph"/>
        <w:numPr>
          <w:ilvl w:val="0"/>
          <w:numId w:val="3"/>
        </w:numPr>
        <w:ind w:left="1080"/>
      </w:pPr>
      <w:r>
        <w:t>Tab delimited file.</w:t>
      </w:r>
    </w:p>
    <w:p w14:paraId="13766186" w14:textId="5E806C08" w:rsidR="00F76C89" w:rsidRDefault="00F76C89" w:rsidP="007A4D3A">
      <w:pPr>
        <w:pStyle w:val="ListParagraph"/>
        <w:numPr>
          <w:ilvl w:val="0"/>
          <w:numId w:val="3"/>
        </w:numPr>
        <w:ind w:left="1080"/>
      </w:pPr>
      <w:r>
        <w:t>First row must be</w:t>
      </w:r>
      <w:r w:rsidR="00CA3373">
        <w:t xml:space="preserve"> the</w:t>
      </w:r>
      <w:r>
        <w:t xml:space="preserve"> sample name and contain</w:t>
      </w:r>
      <w:r w:rsidR="00AA20A1">
        <w:t xml:space="preserve"> the</w:t>
      </w:r>
      <w:r>
        <w:t xml:space="preserve"> string “CHROM” anywhere you like.</w:t>
      </w:r>
    </w:p>
    <w:p w14:paraId="06C878A3" w14:textId="1BF51862" w:rsidR="00AC5A66" w:rsidRDefault="00F01BB5" w:rsidP="007A4D3A">
      <w:pPr>
        <w:pStyle w:val="ListParagraph"/>
        <w:numPr>
          <w:ilvl w:val="0"/>
          <w:numId w:val="3"/>
        </w:numPr>
        <w:ind w:left="1080"/>
      </w:pPr>
      <w:r>
        <w:t>O</w:t>
      </w:r>
      <w:r w:rsidR="00F76C89">
        <w:t xml:space="preserve">nly A/B/C/D/H/- </w:t>
      </w:r>
      <w:r>
        <w:t>should</w:t>
      </w:r>
      <w:r w:rsidR="00AA20A1">
        <w:t xml:space="preserve"> be used</w:t>
      </w:r>
      <w:r>
        <w:t xml:space="preserve"> in the data area</w:t>
      </w:r>
      <w:r w:rsidR="00F76C89">
        <w:t>, all other strings are not acceptable.</w:t>
      </w:r>
    </w:p>
    <w:p w14:paraId="06593F0E" w14:textId="14C5431E" w:rsidR="00521B4D" w:rsidRDefault="00A00B7D" w:rsidP="007A4D3A">
      <w:pPr>
        <w:ind w:left="1080" w:hanging="360"/>
      </w:pPr>
      <w:r>
        <w:t>The s</w:t>
      </w:r>
      <w:r w:rsidR="00521B4D">
        <w:t xml:space="preserve">cript </w:t>
      </w:r>
      <w:r>
        <w:t>will</w:t>
      </w:r>
      <w:r w:rsidR="00521B4D">
        <w:t xml:space="preserve"> ask the following questions </w:t>
      </w:r>
      <w:r>
        <w:t>upon</w:t>
      </w:r>
      <w:r w:rsidR="00521B4D">
        <w:t xml:space="preserve"> running.</w:t>
      </w:r>
    </w:p>
    <w:p w14:paraId="55862AB6" w14:textId="458D00C5" w:rsidR="00FD35D7" w:rsidRDefault="00FD35D7" w:rsidP="007A4D3A">
      <w:pPr>
        <w:pStyle w:val="ListParagraph"/>
        <w:numPr>
          <w:ilvl w:val="0"/>
          <w:numId w:val="5"/>
        </w:numPr>
        <w:ind w:left="1080"/>
      </w:pPr>
      <w:r w:rsidRPr="00FD35D7">
        <w:t>'</w:t>
      </w:r>
      <w:r>
        <w:t>E</w:t>
      </w:r>
      <w:r w:rsidRPr="00FD35D7">
        <w:t>nter the SNP file name (Tab delimited file *.txt): '</w:t>
      </w:r>
    </w:p>
    <w:p w14:paraId="21D2CC0B" w14:textId="3A3B72F1" w:rsidR="00FD35D7" w:rsidRDefault="00FD35D7" w:rsidP="007A4D3A">
      <w:pPr>
        <w:pStyle w:val="ListParagraph"/>
        <w:ind w:left="1440"/>
      </w:pPr>
      <w:r>
        <w:t xml:space="preserve">Enter the input file name; usually </w:t>
      </w:r>
      <w:r w:rsidR="00A00B7D">
        <w:t>this is the output file from</w:t>
      </w:r>
      <w:r>
        <w:t xml:space="preserve"> </w:t>
      </w:r>
      <w:r w:rsidR="00A00B7D">
        <w:t>‘</w:t>
      </w:r>
      <w:r w:rsidRPr="00A00B7D">
        <w:rPr>
          <w:i/>
        </w:rPr>
        <w:t>SNP_genotyper.py</w:t>
      </w:r>
      <w:r w:rsidR="00A00B7D">
        <w:t>’</w:t>
      </w:r>
    </w:p>
    <w:p w14:paraId="7D58258B" w14:textId="6D641CFE" w:rsidR="00FD35D7" w:rsidRDefault="00FD35D7" w:rsidP="007A4D3A">
      <w:pPr>
        <w:pStyle w:val="ListParagraph"/>
        <w:numPr>
          <w:ilvl w:val="0"/>
          <w:numId w:val="5"/>
        </w:numPr>
        <w:ind w:left="1080"/>
      </w:pPr>
      <w:r>
        <w:t>‘E</w:t>
      </w:r>
      <w:r w:rsidRPr="00FD35D7">
        <w:t xml:space="preserve">nter the output file name: </w:t>
      </w:r>
      <w:r>
        <w:t>‘</w:t>
      </w:r>
    </w:p>
    <w:p w14:paraId="34B93B6E" w14:textId="43D7EF76" w:rsidR="00FD35D7" w:rsidRDefault="00B115A4" w:rsidP="007A4D3A">
      <w:pPr>
        <w:pStyle w:val="ListParagraph"/>
        <w:ind w:left="1440"/>
      </w:pPr>
      <w:r>
        <w:t xml:space="preserve">Enter </w:t>
      </w:r>
      <w:r w:rsidR="00157EB7">
        <w:t xml:space="preserve">a </w:t>
      </w:r>
      <w:r>
        <w:t>name for</w:t>
      </w:r>
      <w:r w:rsidR="00157EB7">
        <w:t xml:space="preserve"> the</w:t>
      </w:r>
      <w:r>
        <w:t xml:space="preserve"> output</w:t>
      </w:r>
      <w:r w:rsidR="00157EB7">
        <w:t xml:space="preserve"> file</w:t>
      </w:r>
      <w:r w:rsidR="00C36632">
        <w:t xml:space="preserve">; </w:t>
      </w:r>
      <w:r>
        <w:t>the script will gene</w:t>
      </w:r>
      <w:r w:rsidR="00C36632">
        <w:t>rate two files, one will be the name you enter</w:t>
      </w:r>
      <w:r w:rsidR="00B01589">
        <w:t>, the other will be</w:t>
      </w:r>
      <w:r>
        <w:t xml:space="preserve"> ‘info_’ plus this name.</w:t>
      </w:r>
    </w:p>
    <w:p w14:paraId="5C367B94" w14:textId="4D27B409" w:rsidR="00B115A4" w:rsidRDefault="00B115A4" w:rsidP="007A4D3A">
      <w:pPr>
        <w:pStyle w:val="ListParagraph"/>
        <w:numPr>
          <w:ilvl w:val="0"/>
          <w:numId w:val="5"/>
        </w:numPr>
        <w:ind w:left="1080"/>
      </w:pPr>
      <w:r>
        <w:t>‘E</w:t>
      </w:r>
      <w:r w:rsidRPr="00B115A4">
        <w:t xml:space="preserve">nter the sample start column number (count start from 1, input 11 if </w:t>
      </w:r>
      <w:r w:rsidR="00A736CB">
        <w:t>applied on the output of ‘</w:t>
      </w:r>
      <w:r w:rsidR="00A736CB">
        <w:rPr>
          <w:i/>
        </w:rPr>
        <w:t>SNP_genotyper.py</w:t>
      </w:r>
      <w:r w:rsidR="00A736CB">
        <w:t>’)</w:t>
      </w:r>
      <w:r w:rsidRPr="00B115A4">
        <w:t xml:space="preserve">: </w:t>
      </w:r>
      <w:r>
        <w:t>‘</w:t>
      </w:r>
    </w:p>
    <w:p w14:paraId="2E45F18D" w14:textId="60134D9F" w:rsidR="00B115A4" w:rsidRDefault="00A736CB" w:rsidP="007A4D3A">
      <w:pPr>
        <w:pStyle w:val="ListParagraph"/>
        <w:ind w:left="1440"/>
      </w:pPr>
      <w:r>
        <w:t xml:space="preserve">If </w:t>
      </w:r>
      <w:r w:rsidR="00B115A4">
        <w:t xml:space="preserve">the input is </w:t>
      </w:r>
      <w:r>
        <w:t>the ‘</w:t>
      </w:r>
      <w:r w:rsidR="00B115A4" w:rsidRPr="00A736CB">
        <w:rPr>
          <w:i/>
        </w:rPr>
        <w:t>SNP_genotyper.py</w:t>
      </w:r>
      <w:r>
        <w:t>’</w:t>
      </w:r>
      <w:r w:rsidR="00B115A4">
        <w:t xml:space="preserve"> output, enter 11; else, count the </w:t>
      </w:r>
      <w:r>
        <w:t xml:space="preserve">column in which </w:t>
      </w:r>
      <w:r w:rsidR="00157EB7">
        <w:t xml:space="preserve">the </w:t>
      </w:r>
      <w:r>
        <w:t>genotypic data starts,</w:t>
      </w:r>
      <w:r w:rsidR="00B115A4">
        <w:t xml:space="preserve"> starting from 1.</w:t>
      </w:r>
    </w:p>
    <w:p w14:paraId="5F95C2FF" w14:textId="77777777" w:rsidR="00AA5461" w:rsidRDefault="00AA5461" w:rsidP="007A4D3A">
      <w:pPr>
        <w:pStyle w:val="ListParagraph"/>
        <w:ind w:left="1440"/>
      </w:pPr>
    </w:p>
    <w:p w14:paraId="3ECD95AC" w14:textId="7303129B" w:rsidR="009A3F39" w:rsidRDefault="00221FB2" w:rsidP="009A3F39">
      <w:r>
        <w:t>References:</w:t>
      </w:r>
    </w:p>
    <w:p w14:paraId="5E078718" w14:textId="77777777" w:rsidR="004B605B" w:rsidRPr="004B605B" w:rsidRDefault="00B957C1" w:rsidP="004B605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605B" w:rsidRPr="004B605B">
        <w:t>1.</w:t>
      </w:r>
      <w:r w:rsidR="004B605B" w:rsidRPr="004B605B">
        <w:tab/>
        <w:t>Andrews S. FastQC: a quallity control tool for high throughput sequence data. 2010.</w:t>
      </w:r>
    </w:p>
    <w:p w14:paraId="785C79C3" w14:textId="77777777" w:rsidR="004B605B" w:rsidRPr="004B605B" w:rsidRDefault="004B605B" w:rsidP="00466AE4">
      <w:pPr>
        <w:pStyle w:val="EndNoteBibliography"/>
        <w:spacing w:after="0"/>
        <w:ind w:left="720" w:hanging="720"/>
      </w:pPr>
      <w:r w:rsidRPr="004B605B">
        <w:t>2.</w:t>
      </w:r>
      <w:r w:rsidRPr="004B605B">
        <w:tab/>
        <w:t xml:space="preserve">Catchen JM, Amores A, Hohenlohe P, Cresko W, Postlethwait JH. Stacks: building and genotyping loci </w:t>
      </w:r>
      <w:r w:rsidRPr="004B605B">
        <w:rPr>
          <w:i/>
        </w:rPr>
        <w:t>de novo</w:t>
      </w:r>
      <w:r w:rsidRPr="004B605B">
        <w:t xml:space="preserve"> from short-read sequences. G3 (Bethesda, Md). 2011;1(3): 171-182. Epub </w:t>
      </w:r>
      <w:r w:rsidRPr="004B605B">
        <w:lastRenderedPageBreak/>
        <w:t>2012/03/03. doi: 10.1534/g3.111.000240. PubMed PMID: 22384329; PubMed Central PMCID: PMCPMC3276136.</w:t>
      </w:r>
    </w:p>
    <w:p w14:paraId="4C3B1D30" w14:textId="77777777" w:rsidR="004B605B" w:rsidRPr="004B605B" w:rsidRDefault="004B605B" w:rsidP="00466AE4">
      <w:pPr>
        <w:pStyle w:val="EndNoteBibliography"/>
        <w:spacing w:after="0"/>
        <w:ind w:left="720" w:hanging="720"/>
      </w:pPr>
      <w:r w:rsidRPr="004B605B">
        <w:t>3.</w:t>
      </w:r>
      <w:r w:rsidRPr="004B605B">
        <w:tab/>
        <w:t>Magoc T, Salzberg S. FLASH: Fast length adjustment of short reads to improve genome assemblies. Bioinformatics. 2011;27. Epub 2963.</w:t>
      </w:r>
    </w:p>
    <w:p w14:paraId="61D0521C" w14:textId="77777777" w:rsidR="004B605B" w:rsidRPr="004B605B" w:rsidRDefault="004B605B" w:rsidP="00466AE4">
      <w:pPr>
        <w:pStyle w:val="EndNoteBibliography"/>
        <w:spacing w:after="0"/>
        <w:ind w:left="720" w:hanging="720"/>
      </w:pPr>
      <w:r w:rsidRPr="004B605B">
        <w:t>4.</w:t>
      </w:r>
      <w:r w:rsidRPr="004B605B">
        <w:tab/>
        <w:t>Langmead B, Salzberg SL. Fast gapped-read alignment with Bowtie 2. Nat Meth. 2012;9: 357-359.</w:t>
      </w:r>
    </w:p>
    <w:p w14:paraId="30AC8F9F" w14:textId="77777777" w:rsidR="004B605B" w:rsidRPr="004B605B" w:rsidRDefault="004B605B" w:rsidP="00466AE4">
      <w:pPr>
        <w:pStyle w:val="EndNoteBibliography"/>
        <w:ind w:left="720" w:hanging="720"/>
      </w:pPr>
      <w:r w:rsidRPr="004B605B">
        <w:t>5.</w:t>
      </w:r>
      <w:r w:rsidRPr="004B605B">
        <w:tab/>
        <w:t>McKenna A, Hanna M, Banks E, Sivachenko A, Cibulskis K, Kernytsky A, et al. The Genome Analysis Toolkit: A MapReduce framework for analyzing next-generation DNA sequencing data. Genome Res. 2010;20(9): 1297-1303. doi: 10.1101/gr.107524.110. PubMed PMID: PMC2928508.</w:t>
      </w:r>
    </w:p>
    <w:p w14:paraId="27AD943A" w14:textId="7251271D" w:rsidR="002444B2" w:rsidRDefault="00B957C1" w:rsidP="00EA6BFA">
      <w:pPr>
        <w:spacing w:after="0"/>
      </w:pPr>
      <w:r>
        <w:fldChar w:fldCharType="end"/>
      </w:r>
    </w:p>
    <w:sectPr w:rsidR="002444B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1CA3183"/>
    <w:multiLevelType w:val="hybridMultilevel"/>
    <w:tmpl w:val="A1721A6C"/>
    <w:lvl w:ilvl="0" w:tplc="56F66E3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23C45C36"/>
    <w:multiLevelType w:val="hybridMultilevel"/>
    <w:tmpl w:val="393CFDC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556605"/>
    <w:multiLevelType w:val="hybridMultilevel"/>
    <w:tmpl w:val="B0B6CE9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8EB466A"/>
    <w:multiLevelType w:val="hybridMultilevel"/>
    <w:tmpl w:val="7ED0848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4C7E58"/>
    <w:multiLevelType w:val="hybridMultilevel"/>
    <w:tmpl w:val="6486DD4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DBD4CBC"/>
    <w:multiLevelType w:val="hybridMultilevel"/>
    <w:tmpl w:val="60D08F1E"/>
    <w:lvl w:ilvl="0" w:tplc="D764C2BC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6361D54"/>
    <w:multiLevelType w:val="hybridMultilevel"/>
    <w:tmpl w:val="848C7C1A"/>
    <w:lvl w:ilvl="0" w:tplc="75D62B0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63D956BB"/>
    <w:multiLevelType w:val="hybridMultilevel"/>
    <w:tmpl w:val="3F088A8A"/>
    <w:lvl w:ilvl="0" w:tplc="04090011">
      <w:start w:val="15"/>
      <w:numFmt w:val="decimal"/>
      <w:lvlText w:val="%1)"/>
      <w:lvlJc w:val="left"/>
      <w:pPr>
        <w:ind w:left="720" w:hanging="36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8D04523"/>
    <w:multiLevelType w:val="hybridMultilevel"/>
    <w:tmpl w:val="897CEEE4"/>
    <w:lvl w:ilvl="0" w:tplc="04090011">
      <w:start w:val="18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5DF3CF0"/>
    <w:multiLevelType w:val="hybridMultilevel"/>
    <w:tmpl w:val="79F66F7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D770C8E"/>
    <w:multiLevelType w:val="hybridMultilevel"/>
    <w:tmpl w:val="3B0A7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9"/>
  </w:num>
  <w:num w:numId="4">
    <w:abstractNumId w:val="1"/>
  </w:num>
  <w:num w:numId="5">
    <w:abstractNumId w:val="3"/>
  </w:num>
  <w:num w:numId="6">
    <w:abstractNumId w:val="0"/>
  </w:num>
  <w:num w:numId="7">
    <w:abstractNumId w:val="4"/>
  </w:num>
  <w:num w:numId="8">
    <w:abstractNumId w:val="6"/>
  </w:num>
  <w:num w:numId="9">
    <w:abstractNumId w:val="7"/>
    <w:lvlOverride w:ilvl="0">
      <w:startOverride w:val="15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8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xaadrdr95s2wedzf35avrbpvvtdesf0edt&quot;&gt;merged&lt;record-ids&gt;&lt;item&gt;6242&lt;/item&gt;&lt;item&gt;6569&lt;/item&gt;&lt;item&gt;6638&lt;/item&gt;&lt;item&gt;6647&lt;/item&gt;&lt;item&gt;6659&lt;/item&gt;&lt;/record-ids&gt;&lt;/item&gt;&lt;/Libraries&gt;"/>
  </w:docVars>
  <w:rsids>
    <w:rsidRoot w:val="00A37AF9"/>
    <w:rsid w:val="000201FE"/>
    <w:rsid w:val="00023A48"/>
    <w:rsid w:val="00027FB6"/>
    <w:rsid w:val="00035B9D"/>
    <w:rsid w:val="00055A16"/>
    <w:rsid w:val="00073111"/>
    <w:rsid w:val="0008000E"/>
    <w:rsid w:val="00080F15"/>
    <w:rsid w:val="00081C51"/>
    <w:rsid w:val="00087918"/>
    <w:rsid w:val="00091F5D"/>
    <w:rsid w:val="000A051B"/>
    <w:rsid w:val="000D7261"/>
    <w:rsid w:val="0010553C"/>
    <w:rsid w:val="00113FAF"/>
    <w:rsid w:val="00121FD9"/>
    <w:rsid w:val="00125D94"/>
    <w:rsid w:val="0015191B"/>
    <w:rsid w:val="0015348A"/>
    <w:rsid w:val="00157415"/>
    <w:rsid w:val="00157EB7"/>
    <w:rsid w:val="00175DDC"/>
    <w:rsid w:val="001852F7"/>
    <w:rsid w:val="00185F02"/>
    <w:rsid w:val="001918C9"/>
    <w:rsid w:val="001A0075"/>
    <w:rsid w:val="001A6685"/>
    <w:rsid w:val="001B5E33"/>
    <w:rsid w:val="00220480"/>
    <w:rsid w:val="00221FB2"/>
    <w:rsid w:val="00223321"/>
    <w:rsid w:val="0023249C"/>
    <w:rsid w:val="00232B3B"/>
    <w:rsid w:val="00233D1C"/>
    <w:rsid w:val="002444B2"/>
    <w:rsid w:val="002610F0"/>
    <w:rsid w:val="00272482"/>
    <w:rsid w:val="00286FFF"/>
    <w:rsid w:val="00295316"/>
    <w:rsid w:val="00296AFF"/>
    <w:rsid w:val="002A524A"/>
    <w:rsid w:val="002C2CAC"/>
    <w:rsid w:val="002D44A1"/>
    <w:rsid w:val="002D7466"/>
    <w:rsid w:val="002E13F0"/>
    <w:rsid w:val="002F2C22"/>
    <w:rsid w:val="003107BF"/>
    <w:rsid w:val="003270E9"/>
    <w:rsid w:val="00354DAC"/>
    <w:rsid w:val="00360CC6"/>
    <w:rsid w:val="003637C5"/>
    <w:rsid w:val="00365D24"/>
    <w:rsid w:val="003A30F2"/>
    <w:rsid w:val="003A67DD"/>
    <w:rsid w:val="003A77D8"/>
    <w:rsid w:val="003B0276"/>
    <w:rsid w:val="003B4010"/>
    <w:rsid w:val="003D0DFD"/>
    <w:rsid w:val="003E5AE6"/>
    <w:rsid w:val="00404D59"/>
    <w:rsid w:val="0043598D"/>
    <w:rsid w:val="004505C1"/>
    <w:rsid w:val="00466AE4"/>
    <w:rsid w:val="00470025"/>
    <w:rsid w:val="004A6D50"/>
    <w:rsid w:val="004B3D9A"/>
    <w:rsid w:val="004B605B"/>
    <w:rsid w:val="004C06D5"/>
    <w:rsid w:val="00501E14"/>
    <w:rsid w:val="00507BB9"/>
    <w:rsid w:val="005134F2"/>
    <w:rsid w:val="00521B4D"/>
    <w:rsid w:val="005304B1"/>
    <w:rsid w:val="00544C05"/>
    <w:rsid w:val="005502E4"/>
    <w:rsid w:val="00553B00"/>
    <w:rsid w:val="0056174F"/>
    <w:rsid w:val="00564E36"/>
    <w:rsid w:val="005A5304"/>
    <w:rsid w:val="005A60D2"/>
    <w:rsid w:val="005B2E2F"/>
    <w:rsid w:val="005C1181"/>
    <w:rsid w:val="005C2305"/>
    <w:rsid w:val="005E4A9F"/>
    <w:rsid w:val="005F1D44"/>
    <w:rsid w:val="005F67E6"/>
    <w:rsid w:val="00606250"/>
    <w:rsid w:val="00613D41"/>
    <w:rsid w:val="00614F78"/>
    <w:rsid w:val="00642432"/>
    <w:rsid w:val="00643F51"/>
    <w:rsid w:val="00661E35"/>
    <w:rsid w:val="00684E8C"/>
    <w:rsid w:val="00686231"/>
    <w:rsid w:val="006C382C"/>
    <w:rsid w:val="006C6814"/>
    <w:rsid w:val="006C721A"/>
    <w:rsid w:val="006C74AC"/>
    <w:rsid w:val="006D6B5D"/>
    <w:rsid w:val="006D6CF6"/>
    <w:rsid w:val="006E39DF"/>
    <w:rsid w:val="00700C67"/>
    <w:rsid w:val="00707F46"/>
    <w:rsid w:val="00713241"/>
    <w:rsid w:val="00720630"/>
    <w:rsid w:val="0073725D"/>
    <w:rsid w:val="007554D2"/>
    <w:rsid w:val="00755EDD"/>
    <w:rsid w:val="007704CD"/>
    <w:rsid w:val="007714B0"/>
    <w:rsid w:val="00774A10"/>
    <w:rsid w:val="00781276"/>
    <w:rsid w:val="007A1FF7"/>
    <w:rsid w:val="007A4D3A"/>
    <w:rsid w:val="007A7869"/>
    <w:rsid w:val="007B3DAF"/>
    <w:rsid w:val="007B63B6"/>
    <w:rsid w:val="007B73D0"/>
    <w:rsid w:val="007B797D"/>
    <w:rsid w:val="007D089A"/>
    <w:rsid w:val="007E0C3D"/>
    <w:rsid w:val="007F4770"/>
    <w:rsid w:val="00804B6D"/>
    <w:rsid w:val="00817C73"/>
    <w:rsid w:val="00846490"/>
    <w:rsid w:val="008531A8"/>
    <w:rsid w:val="00872073"/>
    <w:rsid w:val="00872171"/>
    <w:rsid w:val="008736DE"/>
    <w:rsid w:val="0088110F"/>
    <w:rsid w:val="008968DC"/>
    <w:rsid w:val="008A7C2D"/>
    <w:rsid w:val="008E44F5"/>
    <w:rsid w:val="0090292A"/>
    <w:rsid w:val="00920A74"/>
    <w:rsid w:val="00922170"/>
    <w:rsid w:val="00923F09"/>
    <w:rsid w:val="00923FA3"/>
    <w:rsid w:val="00942040"/>
    <w:rsid w:val="00951B05"/>
    <w:rsid w:val="00953CE0"/>
    <w:rsid w:val="00986776"/>
    <w:rsid w:val="009939A2"/>
    <w:rsid w:val="009A0E10"/>
    <w:rsid w:val="009A3F39"/>
    <w:rsid w:val="009B70DC"/>
    <w:rsid w:val="009C0C10"/>
    <w:rsid w:val="009C67AF"/>
    <w:rsid w:val="009C7153"/>
    <w:rsid w:val="009E257C"/>
    <w:rsid w:val="009E4483"/>
    <w:rsid w:val="009E74FA"/>
    <w:rsid w:val="009E7985"/>
    <w:rsid w:val="009F0AD6"/>
    <w:rsid w:val="00A00B7D"/>
    <w:rsid w:val="00A045A8"/>
    <w:rsid w:val="00A1758F"/>
    <w:rsid w:val="00A2421A"/>
    <w:rsid w:val="00A253E9"/>
    <w:rsid w:val="00A35830"/>
    <w:rsid w:val="00A37284"/>
    <w:rsid w:val="00A37AF9"/>
    <w:rsid w:val="00A519D4"/>
    <w:rsid w:val="00A736CB"/>
    <w:rsid w:val="00A8308A"/>
    <w:rsid w:val="00A83D22"/>
    <w:rsid w:val="00A83E05"/>
    <w:rsid w:val="00A8630C"/>
    <w:rsid w:val="00AA20A1"/>
    <w:rsid w:val="00AA5461"/>
    <w:rsid w:val="00AB201D"/>
    <w:rsid w:val="00AB3DAA"/>
    <w:rsid w:val="00AC4728"/>
    <w:rsid w:val="00AC5A66"/>
    <w:rsid w:val="00AE4824"/>
    <w:rsid w:val="00AF0635"/>
    <w:rsid w:val="00B01589"/>
    <w:rsid w:val="00B115A4"/>
    <w:rsid w:val="00B14C31"/>
    <w:rsid w:val="00B21FE0"/>
    <w:rsid w:val="00B253C6"/>
    <w:rsid w:val="00B40031"/>
    <w:rsid w:val="00B411A7"/>
    <w:rsid w:val="00B44F85"/>
    <w:rsid w:val="00B54AE5"/>
    <w:rsid w:val="00B5698F"/>
    <w:rsid w:val="00B57436"/>
    <w:rsid w:val="00B63E92"/>
    <w:rsid w:val="00B67A27"/>
    <w:rsid w:val="00B80366"/>
    <w:rsid w:val="00B80369"/>
    <w:rsid w:val="00B8784A"/>
    <w:rsid w:val="00B957C1"/>
    <w:rsid w:val="00BA7E8D"/>
    <w:rsid w:val="00BB6171"/>
    <w:rsid w:val="00BB62EF"/>
    <w:rsid w:val="00BC79AA"/>
    <w:rsid w:val="00BD4B71"/>
    <w:rsid w:val="00BE0F01"/>
    <w:rsid w:val="00BE6871"/>
    <w:rsid w:val="00BE7D41"/>
    <w:rsid w:val="00BF0398"/>
    <w:rsid w:val="00BF6557"/>
    <w:rsid w:val="00C02B32"/>
    <w:rsid w:val="00C36632"/>
    <w:rsid w:val="00C444D6"/>
    <w:rsid w:val="00C61792"/>
    <w:rsid w:val="00C621F1"/>
    <w:rsid w:val="00C74BE7"/>
    <w:rsid w:val="00C86812"/>
    <w:rsid w:val="00C91467"/>
    <w:rsid w:val="00C9581A"/>
    <w:rsid w:val="00CA0247"/>
    <w:rsid w:val="00CA3373"/>
    <w:rsid w:val="00CA3D27"/>
    <w:rsid w:val="00CA4626"/>
    <w:rsid w:val="00CC317B"/>
    <w:rsid w:val="00CC46C5"/>
    <w:rsid w:val="00CD3CDF"/>
    <w:rsid w:val="00CE4A31"/>
    <w:rsid w:val="00CF1796"/>
    <w:rsid w:val="00D04373"/>
    <w:rsid w:val="00D24BC9"/>
    <w:rsid w:val="00D447C1"/>
    <w:rsid w:val="00D61635"/>
    <w:rsid w:val="00D67E10"/>
    <w:rsid w:val="00D7646B"/>
    <w:rsid w:val="00D96F1B"/>
    <w:rsid w:val="00DA64DA"/>
    <w:rsid w:val="00DB538B"/>
    <w:rsid w:val="00DE67E3"/>
    <w:rsid w:val="00DF2C73"/>
    <w:rsid w:val="00E240E2"/>
    <w:rsid w:val="00E303C8"/>
    <w:rsid w:val="00E32F7B"/>
    <w:rsid w:val="00E46912"/>
    <w:rsid w:val="00E61E3D"/>
    <w:rsid w:val="00E627D4"/>
    <w:rsid w:val="00E628B0"/>
    <w:rsid w:val="00E76ACA"/>
    <w:rsid w:val="00E809A8"/>
    <w:rsid w:val="00E83FF5"/>
    <w:rsid w:val="00E92C4B"/>
    <w:rsid w:val="00E97475"/>
    <w:rsid w:val="00EA29E8"/>
    <w:rsid w:val="00EA6BFA"/>
    <w:rsid w:val="00ED264C"/>
    <w:rsid w:val="00EF0167"/>
    <w:rsid w:val="00EF5947"/>
    <w:rsid w:val="00EF6EA0"/>
    <w:rsid w:val="00F01BB5"/>
    <w:rsid w:val="00F133FA"/>
    <w:rsid w:val="00F1501E"/>
    <w:rsid w:val="00F26603"/>
    <w:rsid w:val="00F3220F"/>
    <w:rsid w:val="00F37FB2"/>
    <w:rsid w:val="00F43762"/>
    <w:rsid w:val="00F477F8"/>
    <w:rsid w:val="00F5616F"/>
    <w:rsid w:val="00F61911"/>
    <w:rsid w:val="00F64D66"/>
    <w:rsid w:val="00F6503D"/>
    <w:rsid w:val="00F671C9"/>
    <w:rsid w:val="00F76C89"/>
    <w:rsid w:val="00F94036"/>
    <w:rsid w:val="00FA43DD"/>
    <w:rsid w:val="00FD35D7"/>
    <w:rsid w:val="00FD5020"/>
    <w:rsid w:val="00FD756D"/>
    <w:rsid w:val="00FE3673"/>
    <w:rsid w:val="00FE4402"/>
    <w:rsid w:val="00FF73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726A66"/>
  <w15:chartTrackingRefBased/>
  <w15:docId w15:val="{FB945425-5E13-4233-9F89-433B45C6EA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5743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968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68DC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957C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57C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57C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57C1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5A60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A60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A60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60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60D2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133F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22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8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32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atchenlab.life.illinois.edu/stacks/" TargetMode="External"/><Relationship Id="rId13" Type="http://schemas.openxmlformats.org/officeDocument/2006/relationships/hyperlink" Target="https://software.broadinstitute.org/gatk/download/" TargetMode="External"/><Relationship Id="rId3" Type="http://schemas.openxmlformats.org/officeDocument/2006/relationships/styles" Target="styles.xml"/><Relationship Id="rId7" Type="http://schemas.openxmlformats.org/officeDocument/2006/relationships/hyperlink" Target="https://www.starnet.com/fastx/" TargetMode="External"/><Relationship Id="rId12" Type="http://schemas.openxmlformats.org/officeDocument/2006/relationships/hyperlink" Target="http://ccb.jhu.edu/software/FLASH/FLASH-1.2.11-Linux-x86_64.tar.gz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://www.bioinformatics.babraham.ac.uk/projects/fastqc/" TargetMode="External"/><Relationship Id="rId11" Type="http://schemas.openxmlformats.org/officeDocument/2006/relationships/hyperlink" Target="http://catchenlab.life.illinois.edu/stacks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software.broadinstitute.org/gatk/download/" TargetMode="External"/><Relationship Id="rId10" Type="http://schemas.openxmlformats.org/officeDocument/2006/relationships/hyperlink" Target="https://www.starnet.com/fastx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bioinformatics.babraham.ac.uk/projects/fastqc/" TargetMode="External"/><Relationship Id="rId14" Type="http://schemas.openxmlformats.org/officeDocument/2006/relationships/hyperlink" Target="http://ccb.jhu.edu/software/FLASH/FLASH-1.2.11-Linux-x86_64.tar.gz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088FEE-89A4-4975-80DC-FACBC86CD0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2</Pages>
  <Words>3348</Words>
  <Characters>19090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g Qi</dc:creator>
  <cp:keywords/>
  <dc:description/>
  <cp:lastModifiedBy>Katrien M. Devos</cp:lastModifiedBy>
  <cp:revision>6</cp:revision>
  <dcterms:created xsi:type="dcterms:W3CDTF">2018-05-10T01:34:00Z</dcterms:created>
  <dcterms:modified xsi:type="dcterms:W3CDTF">2018-05-10T01:47:00Z</dcterms:modified>
</cp:coreProperties>
</file>